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5662B" w14:textId="1975CB03" w:rsidR="007F531A" w:rsidRPr="001A027E" w:rsidRDefault="009E1000" w:rsidP="00A01B54">
      <w:pPr>
        <w:pStyle w:val="Judul1"/>
      </w:pPr>
      <w:bookmarkStart w:id="0" w:name="_Hlk86739968"/>
      <w:bookmarkStart w:id="1" w:name="_Toc86748915"/>
      <w:r>
        <w:t xml:space="preserve">                           </w:t>
      </w:r>
      <w:r w:rsidR="00B706D8" w:rsidRPr="001A027E">
        <w:t>BAB</w:t>
      </w:r>
      <w:r w:rsidR="007F531A" w:rsidRPr="001A027E">
        <w:t xml:space="preserve"> </w:t>
      </w:r>
      <w:r w:rsidR="00B706D8" w:rsidRPr="001A027E">
        <w:t>I</w:t>
      </w:r>
      <w:r w:rsidR="007F531A" w:rsidRPr="001A027E">
        <w:t xml:space="preserve"> </w:t>
      </w:r>
    </w:p>
    <w:p w14:paraId="22B18BF0" w14:textId="08F013DB" w:rsidR="000E43E0" w:rsidRPr="001A027E" w:rsidRDefault="00A875F1" w:rsidP="00A875F1">
      <w:pPr>
        <w:jc w:val="both"/>
        <w:rPr>
          <w:rFonts w:ascii="Times New Roman" w:eastAsiaTheme="majorEastAsia" w:hAnsi="Times New Roman" w:cs="Times New Roman"/>
          <w:b/>
          <w:bCs/>
          <w:sz w:val="24"/>
          <w:szCs w:val="24"/>
          <w:lang w:val="id-ID"/>
        </w:rPr>
      </w:pPr>
      <w:r>
        <w:rPr>
          <w:rFonts w:ascii="Times New Roman" w:hAnsi="Times New Roman" w:cs="Times New Roman"/>
          <w:b/>
          <w:bCs/>
          <w:sz w:val="24"/>
          <w:szCs w:val="24"/>
          <w:lang w:val="id-ID"/>
        </w:rPr>
        <w:t xml:space="preserve">                                         </w:t>
      </w:r>
      <w:r w:rsidR="000E43E0" w:rsidRPr="001A027E">
        <w:rPr>
          <w:rFonts w:ascii="Times New Roman" w:hAnsi="Times New Roman" w:cs="Times New Roman"/>
          <w:b/>
          <w:bCs/>
          <w:sz w:val="24"/>
          <w:szCs w:val="24"/>
        </w:rPr>
        <w:t>PENDAHULUAN</w:t>
      </w:r>
      <w:bookmarkEnd w:id="1"/>
    </w:p>
    <w:p w14:paraId="126984F6" w14:textId="77777777" w:rsidR="00453BED" w:rsidRPr="00453BED" w:rsidRDefault="00453BED" w:rsidP="003321E7">
      <w:pPr>
        <w:spacing w:after="0" w:line="480" w:lineRule="auto"/>
      </w:pPr>
    </w:p>
    <w:p w14:paraId="19668EF5" w14:textId="14310F7F" w:rsidR="00935DFB" w:rsidRPr="008E2005" w:rsidRDefault="000414E1">
      <w:pPr>
        <w:pStyle w:val="Judul2"/>
        <w:numPr>
          <w:ilvl w:val="1"/>
          <w:numId w:val="12"/>
        </w:numPr>
        <w:ind w:left="426" w:hanging="426"/>
      </w:pPr>
      <w:bookmarkStart w:id="2" w:name="_Toc86748916"/>
      <w:r w:rsidRPr="008E2005">
        <w:t>Latar Belakang</w:t>
      </w:r>
      <w:bookmarkEnd w:id="2"/>
    </w:p>
    <w:p w14:paraId="42AC7D70" w14:textId="177CD3FE" w:rsidR="001400E4" w:rsidRDefault="00D77993" w:rsidP="00A632F1">
      <w:pPr>
        <w:pStyle w:val="TeksIsi"/>
        <w:spacing w:line="480" w:lineRule="auto"/>
        <w:ind w:right="548" w:firstLine="720"/>
        <w:jc w:val="both"/>
        <w:rPr>
          <w:lang w:val="id-ID"/>
        </w:rPr>
      </w:pPr>
      <w:bookmarkStart w:id="3" w:name="_Hlk103249688"/>
      <w:bookmarkStart w:id="4" w:name="_Hlk103249616"/>
      <w:r>
        <w:t>Penggilingan</w:t>
      </w:r>
      <w:r w:rsidR="009D2E32" w:rsidRPr="002B1266">
        <w:t xml:space="preserve"> padi gadung dama sudah berdiri dari tahun 1992.</w:t>
      </w:r>
      <w:r w:rsidR="009D2E32">
        <w:rPr>
          <w:lang w:val="id-ID"/>
        </w:rPr>
        <w:t xml:space="preserve"> </w:t>
      </w:r>
      <w:r>
        <w:t>Penggilingan</w:t>
      </w:r>
      <w:r w:rsidR="009D2E32" w:rsidRPr="002B1266">
        <w:t xml:space="preserve"> padi ini </w:t>
      </w:r>
      <w:r w:rsidR="009D2E32">
        <w:rPr>
          <w:lang w:val="id-ID"/>
        </w:rPr>
        <w:t>menerima jasa</w:t>
      </w:r>
      <w:r w:rsidR="009D2E32" w:rsidRPr="002B1266">
        <w:t xml:space="preserve"> seperti</w:t>
      </w:r>
      <w:r w:rsidR="009D2E32" w:rsidRPr="002B1266">
        <w:rPr>
          <w:spacing w:val="-11"/>
        </w:rPr>
        <w:t xml:space="preserve"> </w:t>
      </w:r>
      <w:r w:rsidR="009D2E32" w:rsidRPr="002B1266">
        <w:t>penyewaan</w:t>
      </w:r>
      <w:r w:rsidR="009D2E32" w:rsidRPr="002B1266">
        <w:rPr>
          <w:spacing w:val="-9"/>
        </w:rPr>
        <w:t xml:space="preserve"> </w:t>
      </w:r>
      <w:r w:rsidR="009D2E32" w:rsidRPr="002B1266">
        <w:t>tempat</w:t>
      </w:r>
      <w:r w:rsidR="009D2E32">
        <w:rPr>
          <w:lang w:val="id-ID"/>
        </w:rPr>
        <w:t xml:space="preserve"> </w:t>
      </w:r>
      <w:r w:rsidR="009D2E32" w:rsidRPr="002B1266">
        <w:t>penjemuran</w:t>
      </w:r>
      <w:r w:rsidR="009D2E32" w:rsidRPr="002B1266">
        <w:rPr>
          <w:spacing w:val="-11"/>
        </w:rPr>
        <w:t xml:space="preserve"> </w:t>
      </w:r>
      <w:r w:rsidR="009D2E32" w:rsidRPr="002B1266">
        <w:t>padi,</w:t>
      </w:r>
      <w:r w:rsidR="009D2E32" w:rsidRPr="002B1266">
        <w:rPr>
          <w:spacing w:val="-11"/>
        </w:rPr>
        <w:t xml:space="preserve"> </w:t>
      </w:r>
      <w:r>
        <w:t>penggilingan</w:t>
      </w:r>
      <w:r w:rsidR="009D2E32" w:rsidRPr="002B1266">
        <w:rPr>
          <w:spacing w:val="-12"/>
        </w:rPr>
        <w:t xml:space="preserve"> </w:t>
      </w:r>
      <w:r w:rsidR="009D2E32" w:rsidRPr="002B1266">
        <w:t>padi</w:t>
      </w:r>
      <w:r w:rsidR="009D2E32">
        <w:rPr>
          <w:lang w:val="id-ID"/>
        </w:rPr>
        <w:t xml:space="preserve"> </w:t>
      </w:r>
      <w:r w:rsidR="009D2E32" w:rsidRPr="002B1266">
        <w:t xml:space="preserve">dan juga penyimpanan beras, </w:t>
      </w:r>
      <w:r w:rsidR="009D2E32">
        <w:rPr>
          <w:lang w:val="id-ID"/>
        </w:rPr>
        <w:t>p</w:t>
      </w:r>
      <w:r w:rsidR="009D2E32" w:rsidRPr="002B1266">
        <w:t>adi dan juga dedak.</w:t>
      </w:r>
      <w:r w:rsidR="009D2E32">
        <w:rPr>
          <w:lang w:val="id-ID"/>
        </w:rPr>
        <w:t xml:space="preserve"> </w:t>
      </w:r>
      <w:r>
        <w:rPr>
          <w:lang w:val="id-ID"/>
        </w:rPr>
        <w:t>Penggilingan</w:t>
      </w:r>
      <w:r w:rsidR="009D2E32">
        <w:rPr>
          <w:lang w:val="id-ID"/>
        </w:rPr>
        <w:t xml:space="preserve"> padi gadung dama juga menjual produk-produk hasil olahan padi seperti beras, dedak dan juga sekam. Pada </w:t>
      </w:r>
      <w:r>
        <w:rPr>
          <w:lang w:val="id-ID"/>
        </w:rPr>
        <w:t>penggilingan</w:t>
      </w:r>
      <w:r w:rsidR="009D2E32">
        <w:rPr>
          <w:lang w:val="id-ID"/>
        </w:rPr>
        <w:t xml:space="preserve"> padi ini terbagi menjadi 4 bagian yaitu penjemuran, </w:t>
      </w:r>
      <w:r>
        <w:rPr>
          <w:lang w:val="id-ID"/>
        </w:rPr>
        <w:t>penggilingan</w:t>
      </w:r>
      <w:r w:rsidR="009D2E32">
        <w:rPr>
          <w:lang w:val="id-ID"/>
        </w:rPr>
        <w:t xml:space="preserve">, penyimpanan dan penjualan. </w:t>
      </w:r>
      <w:r>
        <w:rPr>
          <w:lang w:val="id-ID"/>
        </w:rPr>
        <w:t>Penggilingan</w:t>
      </w:r>
      <w:r w:rsidR="009D2E32">
        <w:rPr>
          <w:lang w:val="id-ID"/>
        </w:rPr>
        <w:t xml:space="preserve"> padi ini terletak di Kabupaten Solok, Sumatra Barat. Kabupaten Solok sebagai salah satu kota penghasil beras terbesar di indonesia dan juga  berkualitas tinggi membuat sebagian penduduk Kabupaten Solok bermata pencarian  sebagai petani padi dan pedagang beras, dedak dan padi </w:t>
      </w:r>
      <w:r w:rsidR="00A875F1">
        <w:rPr>
          <w:lang w:val="id-ID"/>
        </w:rPr>
        <w:fldChar w:fldCharType="begin" w:fldLock="1"/>
      </w:r>
      <w:r w:rsidR="00A875F1">
        <w:rPr>
          <w:lang w:val="id-ID"/>
        </w:rPr>
        <w:instrText>ADDIN CSL_CITATION {"citationItems":[{"id":"ITEM-1","itemData":{"ISBN":"1581152833","ISSN":"01903659","PMID":"15269352","abstract":"article{george1992role, title={The role of personality in organizational life: Issues and evidence}, author={George, Jennifer M}, journal={Journal of Management}, volume={18}, number={2}, pages={185--213}, year={1992}, publisher={Sage Publications} }","author":[{"dropping-particle":"","family":"Rayadin","given":"Y","non-dropping-particle":"","parse-names":false,"suffix":""},{"dropping-particle":"","family":"Syamsudin","given":"J","non-dropping-particle":"","parse-names":false,"suffix":""},{"dropping-particle":"","family":"Ayatussurur","given":"M","non-dropping-particle":"","parse-names":false,"suffix":""},{"dropping-particle":"","family":"Qomari","given":"N","non-dropping-particle":"","parse-names":false,"suffix":""},{"dropping-particle":"","family":"Pradesta","given":"H","non-dropping-particle":"","parse-names":false,"suffix":""},{"dropping-particle":"","family":"Priahutama, A&amp; Putri","given":"R. O.","non-dropping-particle":"","parse-names":false,"suffix":""}],"container-title":"Convergence in the information industries. Telecommunications, broadcasting and data processing 1981-1996","id":"ITEM-1","issue":"1","issued":{"date-parts":[["2016"]]},"page":"45","title":"Scholar (8)","type":"article","volume":"3"},"uris":["http://www.mendeley.com/documents/?uuid=e6965186-dfcc-4036-a983-7901f42d97b3"]}],"mendeley":{"formattedCitation":"(Rayadin et al., 2016)","plainTextFormattedCitation":"(Rayadin et al., 2016)","previouslyFormattedCitation":"(Rayadin et al., 2016)"},"properties":{"noteIndex":0},"schema":"https://github.com/citation-style-language/schema/raw/master/csl-citation.json"}</w:instrText>
      </w:r>
      <w:r w:rsidR="00A875F1">
        <w:rPr>
          <w:lang w:val="id-ID"/>
        </w:rPr>
        <w:fldChar w:fldCharType="separate"/>
      </w:r>
      <w:r w:rsidR="00A875F1" w:rsidRPr="00A875F1">
        <w:rPr>
          <w:noProof/>
          <w:lang w:val="id-ID"/>
        </w:rPr>
        <w:t>(Rayadin et al., 2016)</w:t>
      </w:r>
      <w:r w:rsidR="00A875F1">
        <w:rPr>
          <w:lang w:val="id-ID"/>
        </w:rPr>
        <w:fldChar w:fldCharType="end"/>
      </w:r>
      <w:r w:rsidR="009D2E32">
        <w:rPr>
          <w:lang w:val="id-ID"/>
        </w:rPr>
        <w:t xml:space="preserve"> Karena latar belakang Kabupaten Solok sebagai kota penghasil beras membuat transaksi di </w:t>
      </w:r>
      <w:r>
        <w:rPr>
          <w:lang w:val="id-ID"/>
        </w:rPr>
        <w:t>penggilingan</w:t>
      </w:r>
      <w:r w:rsidR="009D2E32">
        <w:rPr>
          <w:lang w:val="id-ID"/>
        </w:rPr>
        <w:t xml:space="preserve"> padi gadung dama menjadi sanggat tinggi mulai dari penyewaan jasa penjemuran padi, </w:t>
      </w:r>
      <w:r>
        <w:rPr>
          <w:lang w:val="id-ID"/>
        </w:rPr>
        <w:t>penggilingan</w:t>
      </w:r>
      <w:r w:rsidR="009D2E32">
        <w:rPr>
          <w:lang w:val="id-ID"/>
        </w:rPr>
        <w:t xml:space="preserve"> padi, penyimpanan barang dan juga penjualan olahan padi seperti beras dedak dan sekam. Musim panen juga bisa membuat peningkatan transaksi di </w:t>
      </w:r>
      <w:r>
        <w:rPr>
          <w:lang w:val="id-ID"/>
        </w:rPr>
        <w:t>penggilingan</w:t>
      </w:r>
      <w:r w:rsidR="009D2E32">
        <w:rPr>
          <w:lang w:val="id-ID"/>
        </w:rPr>
        <w:t xml:space="preserve"> padi gadung dama terutama dibagian penyewaan jasa seperti </w:t>
      </w:r>
      <w:r>
        <w:rPr>
          <w:lang w:val="id-ID"/>
        </w:rPr>
        <w:t>penggilingan</w:t>
      </w:r>
      <w:r w:rsidR="009D2E32">
        <w:rPr>
          <w:lang w:val="id-ID"/>
        </w:rPr>
        <w:t xml:space="preserve"> penjemuran dan penyimpanan barang.</w:t>
      </w:r>
    </w:p>
    <w:p w14:paraId="46EC466F" w14:textId="06D31C2E" w:rsidR="009D2E32" w:rsidRDefault="009D2E32" w:rsidP="009D2E32">
      <w:pPr>
        <w:pStyle w:val="TeksIsi"/>
        <w:spacing w:line="480" w:lineRule="auto"/>
        <w:ind w:right="542" w:firstLine="720"/>
        <w:jc w:val="both"/>
      </w:pPr>
      <w:r>
        <w:rPr>
          <w:lang w:val="id-ID"/>
        </w:rPr>
        <w:t xml:space="preserve">Tingginya transaksi penjualan barang terutama dibagian pemesanan  dan juga penyewaan jasa membuat </w:t>
      </w:r>
      <w:r w:rsidR="00D77993">
        <w:rPr>
          <w:lang w:val="id-ID"/>
        </w:rPr>
        <w:t>penggilingan</w:t>
      </w:r>
      <w:r>
        <w:rPr>
          <w:lang w:val="id-ID"/>
        </w:rPr>
        <w:t xml:space="preserve"> padi kesulitan dalam menerima pesanan, pendaftaran penyewaan jasa dan  juga pengelolaan antrian </w:t>
      </w:r>
      <w:r>
        <w:rPr>
          <w:lang w:val="id-ID"/>
        </w:rPr>
        <w:lastRenderedPageBreak/>
        <w:t xml:space="preserve">penyewaan jasa penjemuran </w:t>
      </w:r>
      <w:r w:rsidR="00A875F1">
        <w:rPr>
          <w:lang w:val="id-ID"/>
        </w:rPr>
        <w:fldChar w:fldCharType="begin" w:fldLock="1"/>
      </w:r>
      <w:r w:rsidR="00A8364E">
        <w:rPr>
          <w:lang w:val="id-ID"/>
        </w:rPr>
        <w:instrText>ADDIN CSL_CITATION {"citationItems":[{"id":"ITEM-1","itemData":{"ISSN":"2541-3716","author":[{"dropping-particle":"","family":"Mary","given":"Thomson","non-dropping-particle":"","parse-names":false,"suffix":""},{"dropping-particle":"","family":"Irsyadunas","given":"Irsyadunas","non-dropping-particle":"","parse-names":false,"suffix":""},{"dropping-particle":"","family":"Pratama","given":"Andika Befni","non-dropping-particle":"","parse-names":false,"suffix":""}],"container-title":"Edik Informatika","id":"ITEM-1","issue":"1","issued":{"date-parts":[["2020"]]},"page":"153-161","title":"PERANCANGAN SISTEM INFORMASI PEMESANAN NOMOR ANTRIAN PADA BAUK STKIP PGRI SUMATERA BARAT","type":"article-journal","volume":"7"},"uris":["http://www.mendeley.com/documents/?uuid=d294116d-2f7c-4a2f-988e-8e73d51dc94e"]}],"mendeley":{"formattedCitation":"(Mary et al., 2020)","plainTextFormattedCitation":"(Mary et al., 2020)","previouslyFormattedCitation":"(Mary et al., 2020)"},"properties":{"noteIndex":0},"schema":"https://github.com/citation-style-language/schema/raw/master/csl-citation.json"}</w:instrText>
      </w:r>
      <w:r w:rsidR="00A875F1">
        <w:rPr>
          <w:lang w:val="id-ID"/>
        </w:rPr>
        <w:fldChar w:fldCharType="separate"/>
      </w:r>
      <w:r w:rsidR="00A875F1" w:rsidRPr="00A875F1">
        <w:rPr>
          <w:noProof/>
          <w:lang w:val="id-ID"/>
        </w:rPr>
        <w:t>(Mary et al., 2020)</w:t>
      </w:r>
      <w:r w:rsidR="00A875F1">
        <w:rPr>
          <w:lang w:val="id-ID"/>
        </w:rPr>
        <w:fldChar w:fldCharType="end"/>
      </w:r>
      <w:r w:rsidRPr="002B1266">
        <w:t xml:space="preserve">. </w:t>
      </w:r>
      <w:r>
        <w:rPr>
          <w:lang w:val="id-ID"/>
        </w:rPr>
        <w:t xml:space="preserve"> </w:t>
      </w:r>
      <w:bookmarkStart w:id="5" w:name="_Hlk103249698"/>
      <w:bookmarkEnd w:id="3"/>
      <w:r w:rsidRPr="002B1266">
        <w:t xml:space="preserve"> Kurang nya kesadaran masyarakat Indonesia</w:t>
      </w:r>
      <w:r w:rsidRPr="002B1266">
        <w:rPr>
          <w:spacing w:val="-10"/>
        </w:rPr>
        <w:t xml:space="preserve"> </w:t>
      </w:r>
      <w:r w:rsidRPr="002B1266">
        <w:t>akan</w:t>
      </w:r>
      <w:r w:rsidRPr="002B1266">
        <w:rPr>
          <w:spacing w:val="-9"/>
        </w:rPr>
        <w:t xml:space="preserve"> </w:t>
      </w:r>
      <w:r w:rsidRPr="002B1266">
        <w:t>budaya</w:t>
      </w:r>
      <w:r w:rsidRPr="002B1266">
        <w:rPr>
          <w:spacing w:val="-11"/>
        </w:rPr>
        <w:t xml:space="preserve"> </w:t>
      </w:r>
      <w:r w:rsidRPr="002B1266">
        <w:t>mengantri</w:t>
      </w:r>
      <w:r w:rsidRPr="002B1266">
        <w:rPr>
          <w:spacing w:val="-8"/>
        </w:rPr>
        <w:t xml:space="preserve"> </w:t>
      </w:r>
      <w:r w:rsidRPr="002B1266">
        <w:t>juga</w:t>
      </w:r>
      <w:r w:rsidRPr="002B1266">
        <w:rPr>
          <w:spacing w:val="-9"/>
        </w:rPr>
        <w:t xml:space="preserve"> </w:t>
      </w:r>
      <w:r w:rsidRPr="002B1266">
        <w:t>menjadi</w:t>
      </w:r>
      <w:r w:rsidRPr="002B1266">
        <w:rPr>
          <w:spacing w:val="-9"/>
        </w:rPr>
        <w:t xml:space="preserve"> </w:t>
      </w:r>
      <w:r w:rsidRPr="002B1266">
        <w:t>masalah</w:t>
      </w:r>
      <w:r w:rsidRPr="002B1266">
        <w:rPr>
          <w:spacing w:val="-9"/>
        </w:rPr>
        <w:t xml:space="preserve"> </w:t>
      </w:r>
      <w:r w:rsidR="00A8364E">
        <w:rPr>
          <w:spacing w:val="-9"/>
        </w:rPr>
        <w:fldChar w:fldCharType="begin" w:fldLock="1"/>
      </w:r>
      <w:r w:rsidR="00A8364E">
        <w:rPr>
          <w:spacing w:val="-9"/>
        </w:rPr>
        <w:instrText>ADDIN CSL_CITATION {"citationItems":[{"id":"ITEM-1","itemData":{"ISSN":"2541-3716","author":[{"dropping-particle":"","family":"Mary","given":"Thomson","non-dropping-particle":"","parse-names":false,"suffix":""},{"dropping-particle":"","family":"Irsyadunas","given":"Irsyadunas","non-dropping-particle":"","parse-names":false,"suffix":""},{"dropping-particle":"","family":"Pratama","given":"Andika Befni","non-dropping-particle":"","parse-names":false,"suffix":""}],"container-title":"Edik Informatika","id":"ITEM-1","issue":"1","issued":{"date-parts":[["2020"]]},"page":"153-161","title":"PERANCANGAN SISTEM INFORMASI PEMESANAN NOMOR ANTRIAN PADA BAUK STKIP PGRI SUMATERA BARAT","type":"article-journal","volume":"7"},"uris":["http://www.mendeley.com/documents/?uuid=d294116d-2f7c-4a2f-988e-8e73d51dc94e"]}],"mendeley":{"formattedCitation":"(Mary et al., 2020)","plainTextFormattedCitation":"(Mary et al., 2020)","previouslyFormattedCitation":"(Mary et al., 2020)"},"properties":{"noteIndex":0},"schema":"https://github.com/citation-style-language/schema/raw/master/csl-citation.json"}</w:instrText>
      </w:r>
      <w:r w:rsidR="00A8364E">
        <w:rPr>
          <w:spacing w:val="-9"/>
        </w:rPr>
        <w:fldChar w:fldCharType="separate"/>
      </w:r>
      <w:r w:rsidR="00A8364E" w:rsidRPr="00A8364E">
        <w:rPr>
          <w:noProof/>
          <w:spacing w:val="-9"/>
        </w:rPr>
        <w:t>(Mary et al., 2020)</w:t>
      </w:r>
      <w:r w:rsidR="00A8364E">
        <w:rPr>
          <w:spacing w:val="-9"/>
        </w:rPr>
        <w:fldChar w:fldCharType="end"/>
      </w:r>
      <w:r w:rsidRPr="002B1266">
        <w:t>.</w:t>
      </w:r>
      <w:r>
        <w:rPr>
          <w:lang w:val="id-ID"/>
        </w:rPr>
        <w:t xml:space="preserve"> Tinggi nya transaksi pemesanan dan pendaftaran penyewaan jasa juga membuat pemesanan mengunakan telepon menjadi tidak efektif </w:t>
      </w:r>
      <w:r w:rsidRPr="002B1266">
        <w:t>dikarenakan proses pelayanan yang memakan</w:t>
      </w:r>
      <w:r>
        <w:rPr>
          <w:lang w:val="id-ID"/>
        </w:rPr>
        <w:t xml:space="preserve"> </w:t>
      </w:r>
      <w:r w:rsidRPr="002B1266">
        <w:t>waktu dan pelayan harus melayani pelangan satu persatu dari awal pemilihan barang sampai ke pembayaran</w:t>
      </w:r>
      <w:r w:rsidR="00A8364E">
        <w:rPr>
          <w:lang w:val="id-ID"/>
        </w:rPr>
        <w:t xml:space="preserve"> </w:t>
      </w:r>
      <w:r w:rsidR="00A8364E">
        <w:rPr>
          <w:lang w:val="id-ID"/>
        </w:rPr>
        <w:fldChar w:fldCharType="begin" w:fldLock="1"/>
      </w:r>
      <w:r w:rsidR="00A8364E">
        <w:rPr>
          <w:lang w:val="id-ID"/>
        </w:rPr>
        <w:instrText>ADDIN CSL_CITATION {"citationItems":[{"id":"ITEM-1","itemData":{"author":[{"dropping-particle":"","family":"Ardiyansah","given":"Muhammad","non-dropping-particle":"","parse-names":false,"suffix":""},{"dropping-particle":"","family":"Manikam","given":"Ratna Mutu","non-dropping-particle":"","parse-names":false,"suffix":""}],"container-title":"J. Ilm. Fifo","id":"ITEM-1","issue":"2","issued":{"date-parts":[["0"]]},"page":"189-197","title":"Prototype E-Order pada Restoran Bebek Goreng Haji Yogi Menggunakan Metode PIECES","type":"article-journal","volume":"11"},"uris":["http://www.mendeley.com/documents/?uuid=9bafcf51-decd-4e71-9293-23af1cdbfe7f"]}],"mendeley":{"formattedCitation":"(Ardiyansah &amp; Manikam, n.d.)","plainTextFormattedCitation":"(Ardiyansah &amp; Manikam, n.d.)","previouslyFormattedCitation":"(Ardiyansah &amp; Manikam, n.d.)"},"properties":{"noteIndex":0},"schema":"https://github.com/citation-style-language/schema/raw/master/csl-citation.json"}</w:instrText>
      </w:r>
      <w:r w:rsidR="00A8364E">
        <w:rPr>
          <w:lang w:val="id-ID"/>
        </w:rPr>
        <w:fldChar w:fldCharType="separate"/>
      </w:r>
      <w:r w:rsidR="00A8364E" w:rsidRPr="00A8364E">
        <w:rPr>
          <w:noProof/>
          <w:lang w:val="id-ID"/>
        </w:rPr>
        <w:t>(Ardiyansah &amp; Manikam, n.d.)</w:t>
      </w:r>
      <w:r w:rsidR="00A8364E">
        <w:rPr>
          <w:lang w:val="id-ID"/>
        </w:rPr>
        <w:fldChar w:fldCharType="end"/>
      </w:r>
      <w:r w:rsidRPr="002B1266">
        <w:t>. Kekecaewaan pelangan juga akan muncul dikarenakan panjang nya antrian</w:t>
      </w:r>
      <w:r>
        <w:rPr>
          <w:lang w:val="id-ID"/>
        </w:rPr>
        <w:t xml:space="preserve">, </w:t>
      </w:r>
      <w:r w:rsidRPr="002B1266">
        <w:t>kecewa</w:t>
      </w:r>
      <w:r w:rsidRPr="002B1266">
        <w:rPr>
          <w:spacing w:val="-8"/>
        </w:rPr>
        <w:t xml:space="preserve"> </w:t>
      </w:r>
      <w:r w:rsidRPr="002B1266">
        <w:t>karena</w:t>
      </w:r>
      <w:r w:rsidRPr="002B1266">
        <w:rPr>
          <w:spacing w:val="-7"/>
        </w:rPr>
        <w:t xml:space="preserve"> </w:t>
      </w:r>
      <w:r w:rsidRPr="002B1266">
        <w:t>pesanan</w:t>
      </w:r>
      <w:r w:rsidRPr="002B1266">
        <w:rPr>
          <w:spacing w:val="-6"/>
        </w:rPr>
        <w:t xml:space="preserve"> </w:t>
      </w:r>
      <w:r w:rsidRPr="002B1266">
        <w:t>yang</w:t>
      </w:r>
      <w:r w:rsidRPr="002B1266">
        <w:rPr>
          <w:spacing w:val="-6"/>
        </w:rPr>
        <w:t xml:space="preserve"> </w:t>
      </w:r>
      <w:r w:rsidRPr="002B1266">
        <w:t>diingin</w:t>
      </w:r>
      <w:r w:rsidRPr="002B1266">
        <w:rPr>
          <w:spacing w:val="-6"/>
        </w:rPr>
        <w:t xml:space="preserve"> </w:t>
      </w:r>
      <w:r w:rsidRPr="002B1266">
        <w:t>kan</w:t>
      </w:r>
      <w:r w:rsidRPr="002B1266">
        <w:rPr>
          <w:spacing w:val="-6"/>
        </w:rPr>
        <w:t xml:space="preserve"> </w:t>
      </w:r>
      <w:r w:rsidRPr="002B1266">
        <w:t>tidak</w:t>
      </w:r>
      <w:r w:rsidRPr="002B1266">
        <w:rPr>
          <w:spacing w:val="-6"/>
        </w:rPr>
        <w:t xml:space="preserve"> </w:t>
      </w:r>
      <w:r w:rsidRPr="002B1266">
        <w:t>tersedia</w:t>
      </w:r>
      <w:r w:rsidR="00A8364E">
        <w:rPr>
          <w:lang w:val="id-ID"/>
        </w:rPr>
        <w:t xml:space="preserve"> </w:t>
      </w:r>
      <w:r w:rsidR="00A8364E">
        <w:rPr>
          <w:lang w:val="id-ID"/>
        </w:rPr>
        <w:fldChar w:fldCharType="begin" w:fldLock="1"/>
      </w:r>
      <w:r w:rsidR="009D2A2F">
        <w:rPr>
          <w:lang w:val="id-ID"/>
        </w:rPr>
        <w:instrText>ADDIN CSL_CITATION {"citationItems":[{"id":"ITEM-1","itemData":{"author":[{"dropping-particle":"","family":"Ardiyansah","given":"Muhammad","non-dropping-particle":"","parse-names":false,"suffix":""},{"dropping-particle":"","family":"Manikam","given":"Ratna Mutu","non-dropping-particle":"","parse-names":false,"suffix":""}],"container-title":"J. Ilm. Fifo","id":"ITEM-1","issue":"2","issued":{"date-parts":[["0"]]},"page":"189-197","title":"Prototype E-Order pada Restoran Bebek Goreng Haji Yogi Menggunakan Metode PIECES","type":"article-journal","volume":"11"},"uris":["http://www.mendeley.com/documents/?uuid=9bafcf51-decd-4e71-9293-23af1cdbfe7f"]}],"mendeley":{"formattedCitation":"(Ardiyansah &amp; Manikam, n.d.)","plainTextFormattedCitation":"(Ardiyansah &amp; Manikam, n.d.)","previouslyFormattedCitation":"(Ardiyansah &amp; Manikam, n.d.)"},"properties":{"noteIndex":0},"schema":"https://github.com/citation-style-language/schema/raw/master/csl-citation.json"}</w:instrText>
      </w:r>
      <w:r w:rsidR="00A8364E">
        <w:rPr>
          <w:lang w:val="id-ID"/>
        </w:rPr>
        <w:fldChar w:fldCharType="separate"/>
      </w:r>
      <w:r w:rsidR="00A8364E" w:rsidRPr="00A8364E">
        <w:rPr>
          <w:noProof/>
          <w:lang w:val="id-ID"/>
        </w:rPr>
        <w:t>(Ardiyansah &amp; Manikam, n.d.)</w:t>
      </w:r>
      <w:r w:rsidR="00A8364E">
        <w:rPr>
          <w:lang w:val="id-ID"/>
        </w:rPr>
        <w:fldChar w:fldCharType="end"/>
      </w:r>
      <w:r w:rsidRPr="002B1266">
        <w:t>.</w:t>
      </w:r>
    </w:p>
    <w:p w14:paraId="7156FC38" w14:textId="77777777" w:rsidR="009D2E32" w:rsidRPr="00076D22" w:rsidRDefault="009D2E32" w:rsidP="009D2E32">
      <w:pPr>
        <w:pStyle w:val="TeksIsi"/>
        <w:spacing w:line="480" w:lineRule="auto"/>
        <w:ind w:right="542" w:firstLine="720"/>
        <w:jc w:val="both"/>
      </w:pPr>
      <w:r>
        <w:rPr>
          <w:lang w:val="id-ID"/>
        </w:rPr>
        <w:t xml:space="preserve">Pada penelitian terdahulu yang dilakukan oleh </w:t>
      </w:r>
      <w:r>
        <w:t>Eni Pudjiart</w:t>
      </w:r>
      <w:r>
        <w:rPr>
          <w:lang w:val="id-ID"/>
        </w:rPr>
        <w:t xml:space="preserve">i yang berjudul sistem informasi Penjualan beras berbasis website pada tahun 2019 sistem informasi yang dirancang  hanya berupa pencatatan transaksi yang dilakukan langsung oleh admin sehingga admin masih harus menerima pesanan satu per satu melalui telepon . </w:t>
      </w:r>
    </w:p>
    <w:p w14:paraId="3116DFC3" w14:textId="5C0DDA14" w:rsidR="009D2E32" w:rsidRPr="00763EBF" w:rsidRDefault="009D2E32" w:rsidP="009D2E32">
      <w:pPr>
        <w:pStyle w:val="TeksIsi"/>
        <w:spacing w:line="480" w:lineRule="auto"/>
        <w:ind w:right="542" w:firstLine="720"/>
        <w:jc w:val="both"/>
        <w:rPr>
          <w:lang w:val="id-ID"/>
        </w:rPr>
      </w:pPr>
      <w:r>
        <w:rPr>
          <w:lang w:val="id-ID"/>
        </w:rPr>
        <w:t>Dari faktor-faktor diatas akan dibuat sistem informasi yang dapat membantu pelan</w:t>
      </w:r>
      <w:r w:rsidR="00A45A11">
        <w:rPr>
          <w:lang w:val="id-ID"/>
        </w:rPr>
        <w:t>g</w:t>
      </w:r>
      <w:r>
        <w:rPr>
          <w:lang w:val="id-ID"/>
        </w:rPr>
        <w:t xml:space="preserve">gan </w:t>
      </w:r>
      <w:r w:rsidR="00D77993">
        <w:rPr>
          <w:lang w:val="id-ID"/>
        </w:rPr>
        <w:t>penggilingan</w:t>
      </w:r>
      <w:r>
        <w:rPr>
          <w:lang w:val="id-ID"/>
        </w:rPr>
        <w:t xml:space="preserve"> padi gadung dama dalam melakukan pemesanan barang dan pendaftaran penyewaan jasa penjemuran, jasa </w:t>
      </w:r>
      <w:r w:rsidR="00D77993">
        <w:rPr>
          <w:lang w:val="id-ID"/>
        </w:rPr>
        <w:t>penggilingan</w:t>
      </w:r>
      <w:r>
        <w:rPr>
          <w:lang w:val="id-ID"/>
        </w:rPr>
        <w:t xml:space="preserve"> dan jasa penyimpanan barang. Sehingga admin tidak perlu menerima pesanan atau pendaftaran satu persatu melalui telepon.</w:t>
      </w:r>
      <w:r w:rsidR="001D123F">
        <w:rPr>
          <w:lang w:val="id-ID"/>
        </w:rPr>
        <w:t xml:space="preserve"> Pada sistem ini juga akan dibuat sistem untuk menampilkan data</w:t>
      </w:r>
      <w:r w:rsidR="00CE367A">
        <w:rPr>
          <w:lang w:val="id-ID"/>
        </w:rPr>
        <w:t xml:space="preserve"> dan status</w:t>
      </w:r>
      <w:r w:rsidR="001D123F">
        <w:rPr>
          <w:lang w:val="id-ID"/>
        </w:rPr>
        <w:t xml:space="preserve"> pemesanan </w:t>
      </w:r>
      <w:r w:rsidR="00CE367A">
        <w:rPr>
          <w:lang w:val="id-ID"/>
        </w:rPr>
        <w:t>dan</w:t>
      </w:r>
      <w:r w:rsidR="001D123F">
        <w:rPr>
          <w:lang w:val="id-ID"/>
        </w:rPr>
        <w:t xml:space="preserve"> pendaftaran penyewaan jasa per</w:t>
      </w:r>
      <w:r w:rsidR="009A2808">
        <w:rPr>
          <w:lang w:val="id-ID"/>
        </w:rPr>
        <w:t xml:space="preserve"> </w:t>
      </w:r>
      <w:r w:rsidR="001D123F">
        <w:rPr>
          <w:lang w:val="id-ID"/>
        </w:rPr>
        <w:t>transaksi sehingga</w:t>
      </w:r>
      <w:r w:rsidR="009A2808">
        <w:rPr>
          <w:lang w:val="id-ID"/>
        </w:rPr>
        <w:t xml:space="preserve"> dapat membantu pelanggan dalam mengetahui status barang yang telah dipesan atau didaftarakan tampa harus menghubungi admin. Pada sistem ini juga terdapat </w:t>
      </w:r>
      <w:r w:rsidR="009A2808">
        <w:rPr>
          <w:lang w:val="id-ID"/>
        </w:rPr>
        <w:lastRenderedPageBreak/>
        <w:t>sistem pencatatan transaksi untuk pemilik pengilingan padi untuk memantau transaksi setiap sektor yang ada tampa harus menghubungi admin masing- masing sekotor.</w:t>
      </w:r>
    </w:p>
    <w:bookmarkEnd w:id="4"/>
    <w:bookmarkEnd w:id="5"/>
    <w:p w14:paraId="627D5102" w14:textId="64D6C486" w:rsidR="009D2E32" w:rsidRPr="00CE367A" w:rsidRDefault="009D2E32" w:rsidP="00CE367A">
      <w:pPr>
        <w:spacing w:after="0" w:line="480" w:lineRule="auto"/>
        <w:rPr>
          <w:rFonts w:ascii="Times New Roman" w:hAnsi="Times New Roman" w:cs="Times New Roman"/>
          <w:sz w:val="24"/>
          <w:szCs w:val="24"/>
        </w:rPr>
      </w:pPr>
    </w:p>
    <w:p w14:paraId="4EC32A4A" w14:textId="4ABE7BA2" w:rsidR="00551B86" w:rsidRPr="00752677" w:rsidRDefault="00551B86">
      <w:pPr>
        <w:pStyle w:val="Judul2"/>
        <w:numPr>
          <w:ilvl w:val="1"/>
          <w:numId w:val="12"/>
        </w:numPr>
        <w:ind w:left="426" w:hanging="426"/>
      </w:pPr>
      <w:bookmarkStart w:id="6" w:name="_Toc86748917"/>
      <w:r w:rsidRPr="00752677">
        <w:t>Rumusan Masalah</w:t>
      </w:r>
      <w:bookmarkEnd w:id="6"/>
    </w:p>
    <w:p w14:paraId="6F79AF8B" w14:textId="0C576073" w:rsidR="006840B6" w:rsidRDefault="00E96A9F" w:rsidP="006840B6">
      <w:pPr>
        <w:pStyle w:val="TeksIsi"/>
        <w:spacing w:before="1" w:line="477" w:lineRule="auto"/>
        <w:ind w:right="552" w:firstLine="651"/>
        <w:jc w:val="both"/>
        <w:rPr>
          <w:lang w:val="id-ID"/>
        </w:rPr>
      </w:pPr>
      <w:r>
        <w:rPr>
          <w:lang w:val="id-ID"/>
        </w:rPr>
        <w:t xml:space="preserve">Berdasarkan latar belakang diatas maka dalam perumusan masalah penelitian diambil </w:t>
      </w:r>
      <w:r w:rsidR="00B16A65">
        <w:rPr>
          <w:lang w:val="id-ID"/>
        </w:rPr>
        <w:t>“</w:t>
      </w:r>
      <w:r>
        <w:rPr>
          <w:lang w:val="id-ID"/>
        </w:rPr>
        <w:t xml:space="preserve">Bagaimana </w:t>
      </w:r>
      <w:r w:rsidR="00B16A65">
        <w:rPr>
          <w:lang w:val="id-ID"/>
        </w:rPr>
        <w:t>Pengembangan Sistem Informasi Pemesanan Dan Pendaftaran Penyewaan Jasa dengan Berbasis Website guna membermudah admin dalam melakukan penerimaan pemesanan hasil olahan padi dan pendaftaran penyewaan jasa di penggilingan padi gadung dama ?”</w:t>
      </w:r>
    </w:p>
    <w:p w14:paraId="0F1BC60A" w14:textId="77777777" w:rsidR="00CE367A" w:rsidRPr="00E96A9F" w:rsidRDefault="00CE367A" w:rsidP="006840B6">
      <w:pPr>
        <w:pStyle w:val="TeksIsi"/>
        <w:spacing w:before="1" w:line="477" w:lineRule="auto"/>
        <w:ind w:right="552" w:firstLine="651"/>
        <w:jc w:val="both"/>
        <w:rPr>
          <w:lang w:val="id-ID"/>
        </w:rPr>
      </w:pPr>
    </w:p>
    <w:p w14:paraId="088C48CE" w14:textId="34652262" w:rsidR="00551B86" w:rsidRPr="00752677" w:rsidRDefault="00551B86">
      <w:pPr>
        <w:pStyle w:val="Judul2"/>
        <w:numPr>
          <w:ilvl w:val="1"/>
          <w:numId w:val="12"/>
        </w:numPr>
        <w:ind w:left="426" w:hanging="426"/>
      </w:pPr>
      <w:bookmarkStart w:id="7" w:name="_Toc86748918"/>
      <w:r w:rsidRPr="00752677">
        <w:t>Tujuan</w:t>
      </w:r>
      <w:bookmarkEnd w:id="7"/>
    </w:p>
    <w:p w14:paraId="13D9BAD5" w14:textId="4C827EF6" w:rsidR="006840B6" w:rsidRDefault="008950CB" w:rsidP="006840B6">
      <w:pPr>
        <w:pStyle w:val="TeksIsi"/>
        <w:spacing w:before="1" w:line="477" w:lineRule="auto"/>
        <w:ind w:right="552" w:firstLine="651"/>
        <w:jc w:val="both"/>
        <w:rPr>
          <w:lang w:val="id-ID"/>
        </w:rPr>
      </w:pPr>
      <w:r>
        <w:rPr>
          <w:lang w:val="id-ID"/>
        </w:rPr>
        <w:t>Tujuan penelitian ini adalah mengembangkan sistem informasi pemesanan dan pendaftaran penyewaan jasa di penggilingan padi gadung dama berbasis website untuk membantu admin penggilingan padi gadung dama dalam melakukan penerimaan pesanan dan pendaftaran penyewaan jasa sehingga pelanggan penggilingan padi gadung dama bisa langsung melakukan pemesanan dan pendaftaran penyewaan jasa tampa harus menghubunggi admin melalui telepon.</w:t>
      </w:r>
    </w:p>
    <w:p w14:paraId="454D7989" w14:textId="483C5243" w:rsidR="009A2808" w:rsidRDefault="009A2808" w:rsidP="006840B6">
      <w:pPr>
        <w:pStyle w:val="TeksIsi"/>
        <w:spacing w:before="1" w:line="477" w:lineRule="auto"/>
        <w:ind w:right="552" w:firstLine="651"/>
        <w:jc w:val="both"/>
        <w:rPr>
          <w:lang w:val="id-ID"/>
        </w:rPr>
      </w:pPr>
    </w:p>
    <w:p w14:paraId="4D2CB7D8" w14:textId="2ADD68BA" w:rsidR="009A2808" w:rsidRDefault="009A2808" w:rsidP="006840B6">
      <w:pPr>
        <w:pStyle w:val="TeksIsi"/>
        <w:spacing w:before="1" w:line="477" w:lineRule="auto"/>
        <w:ind w:right="552" w:firstLine="651"/>
        <w:jc w:val="both"/>
      </w:pPr>
    </w:p>
    <w:p w14:paraId="0B077CEB" w14:textId="394FF294" w:rsidR="00A632F1" w:rsidRDefault="00A632F1" w:rsidP="006840B6">
      <w:pPr>
        <w:pStyle w:val="TeksIsi"/>
        <w:spacing w:before="1" w:line="477" w:lineRule="auto"/>
        <w:ind w:right="552" w:firstLine="651"/>
        <w:jc w:val="both"/>
      </w:pPr>
    </w:p>
    <w:p w14:paraId="4B19DBE0" w14:textId="77777777" w:rsidR="00A632F1" w:rsidRPr="00F05B7E" w:rsidRDefault="00A632F1" w:rsidP="006840B6">
      <w:pPr>
        <w:pStyle w:val="TeksIsi"/>
        <w:spacing w:before="1" w:line="477" w:lineRule="auto"/>
        <w:ind w:right="552" w:firstLine="651"/>
        <w:jc w:val="both"/>
      </w:pPr>
    </w:p>
    <w:p w14:paraId="73392D0F" w14:textId="67C66670" w:rsidR="002959B8" w:rsidRDefault="00551B86">
      <w:pPr>
        <w:pStyle w:val="Judul2"/>
        <w:numPr>
          <w:ilvl w:val="1"/>
          <w:numId w:val="12"/>
        </w:numPr>
        <w:ind w:left="426" w:hanging="426"/>
      </w:pPr>
      <w:bookmarkStart w:id="8" w:name="_Toc86748919"/>
      <w:r w:rsidRPr="00752677">
        <w:lastRenderedPageBreak/>
        <w:t>Manfaat</w:t>
      </w:r>
      <w:bookmarkEnd w:id="8"/>
    </w:p>
    <w:p w14:paraId="287FE8E0" w14:textId="0134C670" w:rsidR="00F503E7" w:rsidRPr="00F503E7" w:rsidRDefault="00F503E7" w:rsidP="00F503E7">
      <w:pPr>
        <w:pStyle w:val="DaftarParagraf"/>
        <w:numPr>
          <w:ilvl w:val="0"/>
          <w:numId w:val="34"/>
        </w:numPr>
        <w:spacing w:line="480" w:lineRule="auto"/>
        <w:jc w:val="both"/>
        <w:rPr>
          <w:rFonts w:ascii="Times New Roman" w:hAnsi="Times New Roman" w:cs="Times New Roman"/>
          <w:sz w:val="24"/>
          <w:szCs w:val="24"/>
          <w:lang w:val="id-ID"/>
        </w:rPr>
      </w:pPr>
      <w:r w:rsidRPr="00F503E7">
        <w:rPr>
          <w:rFonts w:ascii="Times New Roman" w:hAnsi="Times New Roman" w:cs="Times New Roman"/>
          <w:sz w:val="24"/>
          <w:szCs w:val="24"/>
          <w:lang w:val="id-ID"/>
        </w:rPr>
        <w:t>Manfaat teoritis</w:t>
      </w:r>
    </w:p>
    <w:p w14:paraId="31A8B53B" w14:textId="566AAD37" w:rsidR="00F503E7" w:rsidRDefault="00F503E7" w:rsidP="00F503E7">
      <w:pPr>
        <w:pStyle w:val="DaftarParagraf"/>
        <w:spacing w:line="480" w:lineRule="auto"/>
        <w:ind w:firstLine="720"/>
        <w:jc w:val="both"/>
        <w:rPr>
          <w:rFonts w:ascii="Times New Roman" w:hAnsi="Times New Roman" w:cs="Times New Roman"/>
          <w:sz w:val="24"/>
          <w:szCs w:val="24"/>
          <w:lang w:val="id-ID"/>
        </w:rPr>
      </w:pPr>
      <w:r w:rsidRPr="00F503E7">
        <w:rPr>
          <w:rFonts w:ascii="Times New Roman" w:hAnsi="Times New Roman" w:cs="Times New Roman"/>
          <w:sz w:val="24"/>
          <w:szCs w:val="24"/>
          <w:lang w:val="id-ID"/>
        </w:rPr>
        <w:t>Dari hasil penelitian ini diharapkan dapat memberikan wawasan dan pen</w:t>
      </w:r>
      <w:r>
        <w:rPr>
          <w:rFonts w:ascii="Times New Roman" w:hAnsi="Times New Roman" w:cs="Times New Roman"/>
          <w:sz w:val="24"/>
          <w:szCs w:val="24"/>
          <w:lang w:val="id-ID"/>
        </w:rPr>
        <w:t>g</w:t>
      </w:r>
      <w:r w:rsidRPr="00F503E7">
        <w:rPr>
          <w:rFonts w:ascii="Times New Roman" w:hAnsi="Times New Roman" w:cs="Times New Roman"/>
          <w:sz w:val="24"/>
          <w:szCs w:val="24"/>
          <w:lang w:val="id-ID"/>
        </w:rPr>
        <w:t>etahuan mengenai sistem informasi pemesanan dan pendaftaran penyewaan jasa.</w:t>
      </w:r>
      <w:r>
        <w:rPr>
          <w:rFonts w:ascii="Times New Roman" w:hAnsi="Times New Roman" w:cs="Times New Roman"/>
          <w:sz w:val="24"/>
          <w:szCs w:val="24"/>
          <w:lang w:val="id-ID"/>
        </w:rPr>
        <w:t xml:space="preserve"> </w:t>
      </w:r>
    </w:p>
    <w:p w14:paraId="6DA0FB6A" w14:textId="593761B0" w:rsidR="009D2E32" w:rsidRPr="001D123F" w:rsidRDefault="001D123F" w:rsidP="001D123F">
      <w:pPr>
        <w:pStyle w:val="DaftarParagraf"/>
        <w:numPr>
          <w:ilvl w:val="0"/>
          <w:numId w:val="3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anfaat Praktis</w:t>
      </w:r>
    </w:p>
    <w:p w14:paraId="53D9F4A3" w14:textId="77777777" w:rsidR="009D2E32" w:rsidRPr="009D2E32" w:rsidRDefault="009D2E32">
      <w:pPr>
        <w:widowControl w:val="0"/>
        <w:numPr>
          <w:ilvl w:val="2"/>
          <w:numId w:val="17"/>
        </w:numPr>
        <w:tabs>
          <w:tab w:val="left" w:pos="1669"/>
        </w:tabs>
        <w:autoSpaceDE w:val="0"/>
        <w:autoSpaceDN w:val="0"/>
        <w:spacing w:after="0" w:line="360" w:lineRule="auto"/>
        <w:ind w:hanging="361"/>
        <w:jc w:val="both"/>
        <w:rPr>
          <w:rFonts w:ascii="Times New Roman" w:eastAsia="Times New Roman" w:hAnsi="Times New Roman" w:cs="Times New Roman"/>
          <w:sz w:val="24"/>
          <w:szCs w:val="24"/>
          <w:lang w:val="id"/>
        </w:rPr>
      </w:pPr>
      <w:r w:rsidRPr="009D2E32">
        <w:rPr>
          <w:rFonts w:ascii="Times New Roman" w:eastAsia="Times New Roman" w:hAnsi="Times New Roman" w:cs="Times New Roman"/>
          <w:sz w:val="24"/>
          <w:szCs w:val="24"/>
          <w:lang w:val="id"/>
        </w:rPr>
        <w:t>Bagi</w:t>
      </w:r>
      <w:r w:rsidRPr="009D2E32">
        <w:rPr>
          <w:rFonts w:ascii="Times New Roman" w:eastAsia="Times New Roman" w:hAnsi="Times New Roman" w:cs="Times New Roman"/>
          <w:spacing w:val="-1"/>
          <w:sz w:val="24"/>
          <w:szCs w:val="24"/>
          <w:lang w:val="id"/>
        </w:rPr>
        <w:t xml:space="preserve"> </w:t>
      </w:r>
      <w:r w:rsidRPr="009D2E32">
        <w:rPr>
          <w:rFonts w:ascii="Times New Roman" w:eastAsia="Times New Roman" w:hAnsi="Times New Roman" w:cs="Times New Roman"/>
          <w:sz w:val="24"/>
          <w:szCs w:val="24"/>
          <w:lang w:val="id"/>
        </w:rPr>
        <w:t>peneliti</w:t>
      </w:r>
      <w:r w:rsidRPr="009D2E32">
        <w:rPr>
          <w:rFonts w:ascii="Times New Roman" w:eastAsia="Times New Roman" w:hAnsi="Times New Roman" w:cs="Times New Roman"/>
          <w:sz w:val="24"/>
          <w:szCs w:val="24"/>
          <w:lang w:val="id-ID"/>
        </w:rPr>
        <w:t xml:space="preserve"> atau penulis</w:t>
      </w:r>
    </w:p>
    <w:p w14:paraId="6B8AF70A" w14:textId="41F98E26" w:rsidR="009D2E32" w:rsidRPr="009D2E32" w:rsidRDefault="009D2E32" w:rsidP="002F177B">
      <w:pPr>
        <w:widowControl w:val="0"/>
        <w:autoSpaceDE w:val="0"/>
        <w:autoSpaceDN w:val="0"/>
        <w:spacing w:before="32" w:after="0" w:line="360" w:lineRule="auto"/>
        <w:ind w:left="720" w:right="543" w:firstLine="720"/>
        <w:jc w:val="both"/>
        <w:rPr>
          <w:rFonts w:ascii="Times New Roman" w:eastAsia="Times New Roman" w:hAnsi="Times New Roman" w:cs="Times New Roman"/>
          <w:sz w:val="24"/>
          <w:szCs w:val="24"/>
          <w:lang w:val="id"/>
        </w:rPr>
      </w:pPr>
      <w:r w:rsidRPr="009D2E32">
        <w:rPr>
          <w:rFonts w:ascii="Times New Roman" w:eastAsia="Times New Roman" w:hAnsi="Times New Roman" w:cs="Times New Roman"/>
          <w:sz w:val="24"/>
          <w:szCs w:val="24"/>
          <w:lang w:val="id-ID"/>
        </w:rPr>
        <w:t xml:space="preserve">Memberikan ilmu baru </w:t>
      </w:r>
      <w:r w:rsidRPr="009D2E32">
        <w:rPr>
          <w:rFonts w:ascii="Times New Roman" w:eastAsia="Times New Roman" w:hAnsi="Times New Roman" w:cs="Times New Roman"/>
          <w:sz w:val="24"/>
          <w:szCs w:val="24"/>
          <w:lang w:val="id"/>
        </w:rPr>
        <w:t xml:space="preserve">dan gambaran penelitian terkait </w:t>
      </w:r>
      <w:r w:rsidR="001D123F">
        <w:rPr>
          <w:rFonts w:ascii="Times New Roman" w:eastAsia="Times New Roman" w:hAnsi="Times New Roman" w:cs="Times New Roman"/>
          <w:sz w:val="24"/>
          <w:szCs w:val="24"/>
          <w:lang w:val="id-ID"/>
        </w:rPr>
        <w:t xml:space="preserve">sitem informasi pemesanan dan pendaftaran </w:t>
      </w:r>
      <w:r w:rsidRPr="009D2E32">
        <w:rPr>
          <w:rFonts w:ascii="Times New Roman" w:eastAsia="Times New Roman" w:hAnsi="Times New Roman" w:cs="Times New Roman"/>
          <w:sz w:val="24"/>
          <w:szCs w:val="24"/>
          <w:lang w:val="id"/>
        </w:rPr>
        <w:t>dan</w:t>
      </w:r>
      <w:r w:rsidRPr="009D2E32">
        <w:rPr>
          <w:rFonts w:ascii="Times New Roman" w:eastAsia="Times New Roman" w:hAnsi="Times New Roman" w:cs="Times New Roman"/>
          <w:spacing w:val="-11"/>
          <w:sz w:val="24"/>
          <w:szCs w:val="24"/>
          <w:lang w:val="id"/>
        </w:rPr>
        <w:t xml:space="preserve"> </w:t>
      </w:r>
      <w:r w:rsidRPr="009D2E32">
        <w:rPr>
          <w:rFonts w:ascii="Times New Roman" w:eastAsia="Times New Roman" w:hAnsi="Times New Roman" w:cs="Times New Roman"/>
          <w:sz w:val="24"/>
          <w:szCs w:val="24"/>
          <w:lang w:val="id"/>
        </w:rPr>
        <w:t>juga</w:t>
      </w:r>
      <w:r w:rsidRPr="009D2E32">
        <w:rPr>
          <w:rFonts w:ascii="Times New Roman" w:eastAsia="Times New Roman" w:hAnsi="Times New Roman" w:cs="Times New Roman"/>
          <w:spacing w:val="-12"/>
          <w:sz w:val="24"/>
          <w:szCs w:val="24"/>
          <w:lang w:val="id"/>
        </w:rPr>
        <w:t xml:space="preserve"> </w:t>
      </w:r>
      <w:r w:rsidRPr="009D2E32">
        <w:rPr>
          <w:rFonts w:ascii="Times New Roman" w:eastAsia="Times New Roman" w:hAnsi="Times New Roman" w:cs="Times New Roman"/>
          <w:sz w:val="24"/>
          <w:szCs w:val="24"/>
          <w:lang w:val="id"/>
        </w:rPr>
        <w:t>meningkat</w:t>
      </w:r>
      <w:r w:rsidRPr="009D2E32">
        <w:rPr>
          <w:rFonts w:ascii="Times New Roman" w:eastAsia="Times New Roman" w:hAnsi="Times New Roman" w:cs="Times New Roman"/>
          <w:spacing w:val="-12"/>
          <w:sz w:val="24"/>
          <w:szCs w:val="24"/>
          <w:lang w:val="id"/>
        </w:rPr>
        <w:t xml:space="preserve"> </w:t>
      </w:r>
      <w:r w:rsidRPr="009D2E32">
        <w:rPr>
          <w:rFonts w:ascii="Times New Roman" w:eastAsia="Times New Roman" w:hAnsi="Times New Roman" w:cs="Times New Roman"/>
          <w:sz w:val="24"/>
          <w:szCs w:val="24"/>
          <w:lang w:val="id"/>
        </w:rPr>
        <w:t>kan</w:t>
      </w:r>
      <w:r w:rsidRPr="009D2E32">
        <w:rPr>
          <w:rFonts w:ascii="Times New Roman" w:eastAsia="Times New Roman" w:hAnsi="Times New Roman" w:cs="Times New Roman"/>
          <w:spacing w:val="-11"/>
          <w:sz w:val="24"/>
          <w:szCs w:val="24"/>
          <w:lang w:val="id"/>
        </w:rPr>
        <w:t xml:space="preserve"> </w:t>
      </w:r>
      <w:r w:rsidRPr="009D2E32">
        <w:rPr>
          <w:rFonts w:ascii="Times New Roman" w:eastAsia="Times New Roman" w:hAnsi="Times New Roman" w:cs="Times New Roman"/>
          <w:sz w:val="24"/>
          <w:szCs w:val="24"/>
          <w:lang w:val="id"/>
        </w:rPr>
        <w:t>kemampuan</w:t>
      </w:r>
      <w:r w:rsidRPr="009D2E32">
        <w:rPr>
          <w:rFonts w:ascii="Times New Roman" w:eastAsia="Times New Roman" w:hAnsi="Times New Roman" w:cs="Times New Roman"/>
          <w:spacing w:val="-11"/>
          <w:sz w:val="24"/>
          <w:szCs w:val="24"/>
          <w:lang w:val="id"/>
        </w:rPr>
        <w:t xml:space="preserve"> </w:t>
      </w:r>
      <w:r w:rsidRPr="009D2E32">
        <w:rPr>
          <w:rFonts w:ascii="Times New Roman" w:eastAsia="Times New Roman" w:hAnsi="Times New Roman" w:cs="Times New Roman"/>
          <w:sz w:val="24"/>
          <w:szCs w:val="24"/>
          <w:lang w:val="id"/>
        </w:rPr>
        <w:t>dalam</w:t>
      </w:r>
      <w:r w:rsidRPr="009D2E32">
        <w:rPr>
          <w:rFonts w:ascii="Times New Roman" w:eastAsia="Times New Roman" w:hAnsi="Times New Roman" w:cs="Times New Roman"/>
          <w:spacing w:val="-12"/>
          <w:sz w:val="24"/>
          <w:szCs w:val="24"/>
          <w:lang w:val="id"/>
        </w:rPr>
        <w:t xml:space="preserve"> </w:t>
      </w:r>
      <w:r w:rsidRPr="009D2E32">
        <w:rPr>
          <w:rFonts w:ascii="Times New Roman" w:eastAsia="Times New Roman" w:hAnsi="Times New Roman" w:cs="Times New Roman"/>
          <w:sz w:val="24"/>
          <w:szCs w:val="24"/>
          <w:lang w:val="id"/>
        </w:rPr>
        <w:t>pembuatan</w:t>
      </w:r>
      <w:r w:rsidRPr="009D2E32">
        <w:rPr>
          <w:rFonts w:ascii="Times New Roman" w:eastAsia="Times New Roman" w:hAnsi="Times New Roman" w:cs="Times New Roman"/>
          <w:spacing w:val="-11"/>
          <w:sz w:val="24"/>
          <w:szCs w:val="24"/>
          <w:lang w:val="id"/>
        </w:rPr>
        <w:t xml:space="preserve"> </w:t>
      </w:r>
      <w:r w:rsidRPr="009D2E32">
        <w:rPr>
          <w:rFonts w:ascii="Times New Roman" w:eastAsia="Times New Roman" w:hAnsi="Times New Roman" w:cs="Times New Roman"/>
          <w:sz w:val="24"/>
          <w:szCs w:val="24"/>
          <w:lang w:val="id"/>
        </w:rPr>
        <w:t>sistem informasi.</w:t>
      </w:r>
    </w:p>
    <w:p w14:paraId="4D343511" w14:textId="5BBDA0A2" w:rsidR="009D2E32" w:rsidRPr="009D2E32" w:rsidRDefault="009D2E32">
      <w:pPr>
        <w:widowControl w:val="0"/>
        <w:numPr>
          <w:ilvl w:val="2"/>
          <w:numId w:val="17"/>
        </w:numPr>
        <w:tabs>
          <w:tab w:val="left" w:pos="1669"/>
        </w:tabs>
        <w:autoSpaceDE w:val="0"/>
        <w:autoSpaceDN w:val="0"/>
        <w:spacing w:before="64" w:after="0" w:line="240" w:lineRule="auto"/>
        <w:ind w:hanging="361"/>
        <w:jc w:val="both"/>
        <w:rPr>
          <w:rFonts w:ascii="Times New Roman" w:eastAsia="Times New Roman" w:hAnsi="Times New Roman" w:cs="Times New Roman"/>
          <w:sz w:val="24"/>
          <w:szCs w:val="24"/>
          <w:lang w:val="id"/>
        </w:rPr>
      </w:pPr>
      <w:r w:rsidRPr="009D2E32">
        <w:rPr>
          <w:rFonts w:ascii="Times New Roman" w:eastAsia="Times New Roman" w:hAnsi="Times New Roman" w:cs="Times New Roman"/>
          <w:sz w:val="24"/>
          <w:szCs w:val="24"/>
          <w:lang w:val="id"/>
        </w:rPr>
        <w:t xml:space="preserve">Bagi </w:t>
      </w:r>
      <w:r w:rsidR="00D77993">
        <w:rPr>
          <w:rFonts w:ascii="Times New Roman" w:eastAsia="Times New Roman" w:hAnsi="Times New Roman" w:cs="Times New Roman"/>
          <w:sz w:val="24"/>
          <w:szCs w:val="24"/>
          <w:lang w:val="id"/>
        </w:rPr>
        <w:t>Penggilingan</w:t>
      </w:r>
      <w:r w:rsidRPr="009D2E32">
        <w:rPr>
          <w:rFonts w:ascii="Times New Roman" w:eastAsia="Times New Roman" w:hAnsi="Times New Roman" w:cs="Times New Roman"/>
          <w:sz w:val="24"/>
          <w:szCs w:val="24"/>
          <w:lang w:val="id"/>
        </w:rPr>
        <w:t xml:space="preserve"> Padi Gadung</w:t>
      </w:r>
      <w:r w:rsidRPr="009D2E32">
        <w:rPr>
          <w:rFonts w:ascii="Times New Roman" w:eastAsia="Times New Roman" w:hAnsi="Times New Roman" w:cs="Times New Roman"/>
          <w:spacing w:val="-1"/>
          <w:sz w:val="24"/>
          <w:szCs w:val="24"/>
          <w:lang w:val="id"/>
        </w:rPr>
        <w:t xml:space="preserve"> </w:t>
      </w:r>
      <w:r w:rsidRPr="009D2E32">
        <w:rPr>
          <w:rFonts w:ascii="Times New Roman" w:eastAsia="Times New Roman" w:hAnsi="Times New Roman" w:cs="Times New Roman"/>
          <w:sz w:val="24"/>
          <w:szCs w:val="24"/>
          <w:lang w:val="id"/>
        </w:rPr>
        <w:t>dama</w:t>
      </w:r>
    </w:p>
    <w:p w14:paraId="66E49F85" w14:textId="77777777" w:rsidR="009D2E32" w:rsidRPr="009D2E32" w:rsidRDefault="009D2E32" w:rsidP="007A7B3B">
      <w:pPr>
        <w:widowControl w:val="0"/>
        <w:autoSpaceDE w:val="0"/>
        <w:autoSpaceDN w:val="0"/>
        <w:spacing w:before="9" w:after="0" w:line="240" w:lineRule="auto"/>
        <w:jc w:val="both"/>
        <w:rPr>
          <w:rFonts w:ascii="Times New Roman" w:eastAsia="Times New Roman" w:hAnsi="Times New Roman" w:cs="Times New Roman"/>
          <w:sz w:val="24"/>
          <w:szCs w:val="24"/>
          <w:lang w:val="id"/>
        </w:rPr>
      </w:pPr>
    </w:p>
    <w:p w14:paraId="36A31AF3" w14:textId="2C679E57" w:rsidR="006840B6" w:rsidRPr="006840B6" w:rsidRDefault="009D2E32" w:rsidP="002F177B">
      <w:pPr>
        <w:widowControl w:val="0"/>
        <w:autoSpaceDE w:val="0"/>
        <w:autoSpaceDN w:val="0"/>
        <w:spacing w:before="1" w:after="0" w:line="477" w:lineRule="auto"/>
        <w:ind w:left="720" w:right="552" w:firstLine="720"/>
        <w:jc w:val="both"/>
        <w:rPr>
          <w:rFonts w:ascii="Times New Roman" w:eastAsia="Times New Roman" w:hAnsi="Times New Roman" w:cs="Times New Roman"/>
          <w:sz w:val="24"/>
          <w:szCs w:val="24"/>
          <w:lang w:val="id"/>
        </w:rPr>
      </w:pPr>
      <w:r w:rsidRPr="009D2E32">
        <w:rPr>
          <w:rFonts w:ascii="Times New Roman" w:eastAsia="Times New Roman" w:hAnsi="Times New Roman" w:cs="Times New Roman"/>
          <w:sz w:val="24"/>
          <w:szCs w:val="24"/>
          <w:lang w:val="id-ID"/>
        </w:rPr>
        <w:t xml:space="preserve">Membantu </w:t>
      </w:r>
      <w:r w:rsidR="00D77993">
        <w:rPr>
          <w:rFonts w:ascii="Times New Roman" w:eastAsia="Times New Roman" w:hAnsi="Times New Roman" w:cs="Times New Roman"/>
          <w:sz w:val="24"/>
          <w:szCs w:val="24"/>
          <w:lang w:val="id-ID"/>
        </w:rPr>
        <w:t>Penggilingan</w:t>
      </w:r>
      <w:r w:rsidRPr="009D2E32">
        <w:rPr>
          <w:rFonts w:ascii="Times New Roman" w:eastAsia="Times New Roman" w:hAnsi="Times New Roman" w:cs="Times New Roman"/>
          <w:sz w:val="24"/>
          <w:szCs w:val="24"/>
          <w:lang w:val="id-ID"/>
        </w:rPr>
        <w:t xml:space="preserve"> padi gadung dama dalam merancang dan   membuat sistem informasi yang dapat membantu </w:t>
      </w:r>
      <w:r w:rsidR="00D77993">
        <w:rPr>
          <w:rFonts w:ascii="Times New Roman" w:eastAsia="Times New Roman" w:hAnsi="Times New Roman" w:cs="Times New Roman"/>
          <w:sz w:val="24"/>
          <w:szCs w:val="24"/>
          <w:lang w:val="id-ID"/>
        </w:rPr>
        <w:t>penggilingan</w:t>
      </w:r>
      <w:r w:rsidRPr="009D2E32">
        <w:rPr>
          <w:rFonts w:ascii="Times New Roman" w:eastAsia="Times New Roman" w:hAnsi="Times New Roman" w:cs="Times New Roman"/>
          <w:sz w:val="24"/>
          <w:szCs w:val="24"/>
          <w:lang w:val="id-ID"/>
        </w:rPr>
        <w:t xml:space="preserve"> padi dalam melakukan pengelolaan p</w:t>
      </w:r>
      <w:r w:rsidR="001D123F">
        <w:rPr>
          <w:rFonts w:ascii="Times New Roman" w:eastAsia="Times New Roman" w:hAnsi="Times New Roman" w:cs="Times New Roman"/>
          <w:sz w:val="24"/>
          <w:szCs w:val="24"/>
          <w:lang w:val="id-ID"/>
        </w:rPr>
        <w:t>e</w:t>
      </w:r>
      <w:r w:rsidRPr="009D2E32">
        <w:rPr>
          <w:rFonts w:ascii="Times New Roman" w:eastAsia="Times New Roman" w:hAnsi="Times New Roman" w:cs="Times New Roman"/>
          <w:sz w:val="24"/>
          <w:szCs w:val="24"/>
          <w:lang w:val="id-ID"/>
        </w:rPr>
        <w:t xml:space="preserve">njualan barang terutama dibagian </w:t>
      </w:r>
      <w:r w:rsidRPr="009D2E32">
        <w:rPr>
          <w:rFonts w:ascii="Times New Roman" w:eastAsia="Times New Roman" w:hAnsi="Times New Roman" w:cs="Times New Roman"/>
          <w:sz w:val="24"/>
          <w:szCs w:val="24"/>
          <w:lang w:val="id"/>
        </w:rPr>
        <w:t xml:space="preserve"> </w:t>
      </w:r>
      <w:r w:rsidRPr="009D2E32">
        <w:rPr>
          <w:rFonts w:ascii="Times New Roman" w:eastAsia="Times New Roman" w:hAnsi="Times New Roman" w:cs="Times New Roman"/>
          <w:sz w:val="24"/>
          <w:szCs w:val="24"/>
          <w:lang w:val="id-ID"/>
        </w:rPr>
        <w:t>pemesanan barang, pendaftaran penyewaan jasa dan juga antrian penyewaan jasa penjemuran</w:t>
      </w:r>
      <w:r w:rsidRPr="009D2E32">
        <w:rPr>
          <w:rFonts w:ascii="Times New Roman" w:eastAsia="Times New Roman" w:hAnsi="Times New Roman" w:cs="Times New Roman"/>
          <w:sz w:val="24"/>
          <w:szCs w:val="24"/>
          <w:lang w:val="id"/>
        </w:rPr>
        <w:t>.</w:t>
      </w:r>
    </w:p>
    <w:p w14:paraId="6ABCD8E7" w14:textId="7B96E7E9" w:rsidR="00551B86" w:rsidRPr="00752677" w:rsidRDefault="00551B86">
      <w:pPr>
        <w:pStyle w:val="Judul2"/>
        <w:numPr>
          <w:ilvl w:val="1"/>
          <w:numId w:val="12"/>
        </w:numPr>
        <w:ind w:left="426" w:hanging="426"/>
      </w:pPr>
      <w:bookmarkStart w:id="9" w:name="_Toc86748920"/>
      <w:r w:rsidRPr="00752677">
        <w:t>Batasan Masalah</w:t>
      </w:r>
      <w:bookmarkEnd w:id="9"/>
    </w:p>
    <w:p w14:paraId="49871BAF" w14:textId="256C1637" w:rsidR="009D2E32" w:rsidRDefault="009D2E32" w:rsidP="009D2E32">
      <w:pPr>
        <w:pStyle w:val="TeksIsi"/>
        <w:spacing w:line="477" w:lineRule="auto"/>
        <w:ind w:right="938" w:firstLine="426"/>
      </w:pPr>
      <w:r w:rsidRPr="002B1266">
        <w:t>Untuk memfokuskan pada tujuan</w:t>
      </w:r>
      <w:r>
        <w:rPr>
          <w:lang w:val="id-ID"/>
        </w:rPr>
        <w:t xml:space="preserve"> penelitian yang telah dibuat</w:t>
      </w:r>
      <w:r w:rsidRPr="002B1266">
        <w:t xml:space="preserve">, </w:t>
      </w:r>
      <w:r>
        <w:rPr>
          <w:lang w:val="id-ID"/>
        </w:rPr>
        <w:t>akan</w:t>
      </w:r>
      <w:r w:rsidRPr="002B1266">
        <w:t xml:space="preserve"> </w:t>
      </w:r>
      <w:r>
        <w:rPr>
          <w:lang w:val="id-ID"/>
        </w:rPr>
        <w:t>dirancang batasan dari penelitian</w:t>
      </w:r>
      <w:r w:rsidRPr="002B1266">
        <w:t xml:space="preserve"> :</w:t>
      </w:r>
    </w:p>
    <w:p w14:paraId="5F3DEF39" w14:textId="5B559992" w:rsidR="009D2E32" w:rsidRPr="00A8364E" w:rsidRDefault="009D2E32">
      <w:pPr>
        <w:pStyle w:val="TeksIsi"/>
        <w:numPr>
          <w:ilvl w:val="0"/>
          <w:numId w:val="33"/>
        </w:numPr>
        <w:spacing w:line="477" w:lineRule="auto"/>
        <w:ind w:right="938"/>
      </w:pPr>
      <w:r w:rsidRPr="00A8364E">
        <w:t xml:space="preserve">Sistem informasi </w:t>
      </w:r>
      <w:r w:rsidRPr="00A8364E">
        <w:rPr>
          <w:lang w:val="id-ID"/>
        </w:rPr>
        <w:t xml:space="preserve">hanya akan berupa fitur pemesanan barang, pendaftaran penjemuran, </w:t>
      </w:r>
      <w:r w:rsidR="00D77993">
        <w:rPr>
          <w:lang w:val="id-ID"/>
        </w:rPr>
        <w:t>penggilingan</w:t>
      </w:r>
      <w:r w:rsidRPr="00A8364E">
        <w:rPr>
          <w:lang w:val="id-ID"/>
        </w:rPr>
        <w:t xml:space="preserve"> dan penyimpanan barang.</w:t>
      </w:r>
    </w:p>
    <w:p w14:paraId="660F5810" w14:textId="3ABBDBAB" w:rsidR="009D2E32" w:rsidRPr="00A8364E" w:rsidRDefault="009D2E32">
      <w:pPr>
        <w:pStyle w:val="TeksIsi"/>
        <w:numPr>
          <w:ilvl w:val="0"/>
          <w:numId w:val="33"/>
        </w:numPr>
        <w:spacing w:line="477" w:lineRule="auto"/>
        <w:ind w:right="938"/>
      </w:pPr>
      <w:r w:rsidRPr="00A8364E">
        <w:rPr>
          <w:lang w:val="id-ID"/>
        </w:rPr>
        <w:t>Pencatatan transaksi hanya berupa pencatatan pertransaksi penjualan dan juga transaksi pendaftaran.</w:t>
      </w:r>
    </w:p>
    <w:p w14:paraId="75B24F67" w14:textId="760519DA" w:rsidR="009D2E32" w:rsidRPr="007A7B3B" w:rsidRDefault="007A7B3B">
      <w:pPr>
        <w:pStyle w:val="TeksIsi"/>
        <w:numPr>
          <w:ilvl w:val="0"/>
          <w:numId w:val="33"/>
        </w:numPr>
        <w:spacing w:line="477" w:lineRule="auto"/>
        <w:ind w:right="938"/>
        <w:jc w:val="both"/>
      </w:pPr>
      <w:r>
        <w:rPr>
          <w:lang w:val="id-ID"/>
        </w:rPr>
        <w:lastRenderedPageBreak/>
        <w:t>Menu penjualan barang hanya berupa menu pemesanan barang dan upload bukti pembayaran.</w:t>
      </w:r>
    </w:p>
    <w:p w14:paraId="549D0A58" w14:textId="4D195AD2" w:rsidR="009D2E32" w:rsidRPr="007A7B3B" w:rsidRDefault="009D2E32">
      <w:pPr>
        <w:pStyle w:val="TeksIsi"/>
        <w:numPr>
          <w:ilvl w:val="0"/>
          <w:numId w:val="33"/>
        </w:numPr>
        <w:spacing w:line="477" w:lineRule="auto"/>
        <w:ind w:right="938"/>
        <w:jc w:val="both"/>
      </w:pPr>
      <w:r w:rsidRPr="007A7B3B">
        <w:rPr>
          <w:lang w:val="id-ID"/>
        </w:rPr>
        <w:t>Fitur pendaftaran hanya berupa pedaftaran data diri penyewa jasa dan jasa yang disewa.</w:t>
      </w:r>
    </w:p>
    <w:p w14:paraId="27A2A969" w14:textId="318BCEA1" w:rsidR="009D2E32" w:rsidRPr="007A7B3B" w:rsidRDefault="009D2E32">
      <w:pPr>
        <w:pStyle w:val="TeksIsi"/>
        <w:numPr>
          <w:ilvl w:val="0"/>
          <w:numId w:val="33"/>
        </w:numPr>
        <w:spacing w:line="477" w:lineRule="auto"/>
        <w:ind w:right="938"/>
        <w:jc w:val="both"/>
      </w:pPr>
      <w:r w:rsidRPr="007A7B3B">
        <w:rPr>
          <w:lang w:val="id-ID"/>
        </w:rPr>
        <w:t xml:space="preserve">Barang yang dijual tidak ada kaitan nya dengan fitur </w:t>
      </w:r>
      <w:r w:rsidR="00D77993">
        <w:rPr>
          <w:lang w:val="id-ID"/>
        </w:rPr>
        <w:t>penggilingan</w:t>
      </w:r>
      <w:r w:rsidRPr="007A7B3B">
        <w:rPr>
          <w:lang w:val="id-ID"/>
        </w:rPr>
        <w:t>, penyimpanan dan penjemuran yang ada.</w:t>
      </w:r>
    </w:p>
    <w:p w14:paraId="2649FA03" w14:textId="44457AC6" w:rsidR="009D2E32" w:rsidRPr="007A7B3B" w:rsidRDefault="009D2E32">
      <w:pPr>
        <w:pStyle w:val="TeksIsi"/>
        <w:numPr>
          <w:ilvl w:val="0"/>
          <w:numId w:val="33"/>
        </w:numPr>
        <w:spacing w:line="477" w:lineRule="auto"/>
        <w:ind w:right="938"/>
        <w:jc w:val="both"/>
      </w:pPr>
      <w:r w:rsidRPr="007A7B3B">
        <w:rPr>
          <w:lang w:val="id-ID"/>
        </w:rPr>
        <w:t xml:space="preserve">Pencatatan yang dilakukan hanya berupa pencatatan pertransaksi penjualan dan juga transaksi penyewaan jasa penjemuran, </w:t>
      </w:r>
      <w:r w:rsidR="00D77993">
        <w:rPr>
          <w:lang w:val="id-ID"/>
        </w:rPr>
        <w:t>penggilingan</w:t>
      </w:r>
      <w:r w:rsidRPr="007A7B3B">
        <w:rPr>
          <w:lang w:val="id-ID"/>
        </w:rPr>
        <w:t xml:space="preserve"> dan penyimpanan.</w:t>
      </w:r>
    </w:p>
    <w:p w14:paraId="4414B208" w14:textId="77777777" w:rsidR="006840B6" w:rsidRPr="003321E7" w:rsidRDefault="006840B6" w:rsidP="003321E7">
      <w:pPr>
        <w:spacing w:after="0" w:line="480" w:lineRule="auto"/>
        <w:jc w:val="both"/>
        <w:rPr>
          <w:rFonts w:ascii="Times New Roman" w:hAnsi="Times New Roman" w:cs="Times New Roman"/>
          <w:sz w:val="24"/>
          <w:szCs w:val="24"/>
        </w:rPr>
      </w:pPr>
    </w:p>
    <w:p w14:paraId="45EE200D" w14:textId="410AE09D" w:rsidR="00551B86" w:rsidRPr="00752677" w:rsidRDefault="00551B86">
      <w:pPr>
        <w:pStyle w:val="Judul2"/>
        <w:numPr>
          <w:ilvl w:val="1"/>
          <w:numId w:val="12"/>
        </w:numPr>
        <w:ind w:left="426" w:hanging="426"/>
      </w:pPr>
      <w:r w:rsidRPr="00752677">
        <w:t xml:space="preserve"> </w:t>
      </w:r>
      <w:bookmarkStart w:id="10" w:name="_Toc86748921"/>
      <w:r w:rsidRPr="00752677">
        <w:t>Metodologi Penelitian</w:t>
      </w:r>
      <w:bookmarkEnd w:id="10"/>
    </w:p>
    <w:p w14:paraId="72025798" w14:textId="2229D43C" w:rsidR="00551B86" w:rsidRPr="00AB70C2" w:rsidRDefault="00551B86">
      <w:pPr>
        <w:pStyle w:val="Judul3"/>
        <w:numPr>
          <w:ilvl w:val="2"/>
          <w:numId w:val="10"/>
        </w:numPr>
      </w:pPr>
      <w:bookmarkStart w:id="11" w:name="_Toc86748922"/>
      <w:r w:rsidRPr="00AB70C2">
        <w:t>Tempat dan Waktu Penelitian</w:t>
      </w:r>
      <w:bookmarkEnd w:id="11"/>
    </w:p>
    <w:p w14:paraId="09830E53" w14:textId="6B8F48A4" w:rsidR="00960A2B" w:rsidRPr="009833D7" w:rsidRDefault="009D2E32" w:rsidP="009833D7">
      <w:pPr>
        <w:pStyle w:val="TeksIsi"/>
        <w:spacing w:line="477" w:lineRule="auto"/>
        <w:ind w:right="550" w:firstLine="720"/>
        <w:jc w:val="both"/>
      </w:pPr>
      <w:r>
        <w:rPr>
          <w:lang w:val="id-ID"/>
        </w:rPr>
        <w:t>Penelitian dilakukan di</w:t>
      </w:r>
      <w:r w:rsidRPr="002B1266">
        <w:t xml:space="preserve"> </w:t>
      </w:r>
      <w:r w:rsidR="00D77993">
        <w:t>Penggilingan</w:t>
      </w:r>
      <w:r w:rsidRPr="002B1266">
        <w:t xml:space="preserve"> Padi Gaduang Dama Cupak,Gunung Talang,Sumatra Barat penelitian dilakukan dengan melakukan wawancara lengsung kepada Pemilik dan juga karyawan karyawan di </w:t>
      </w:r>
      <w:r w:rsidR="00D77993">
        <w:t>Penggilingan</w:t>
      </w:r>
      <w:r w:rsidRPr="002B1266">
        <w:t xml:space="preserve"> Padi Gadung Dama. Penelitian dilakukan dimulai pada bulan September 2021 hingga selesai.</w:t>
      </w:r>
    </w:p>
    <w:p w14:paraId="0A39A639" w14:textId="66252411" w:rsidR="00551B86" w:rsidRPr="00AB70C2" w:rsidRDefault="00551B86">
      <w:pPr>
        <w:pStyle w:val="Judul3"/>
        <w:numPr>
          <w:ilvl w:val="2"/>
          <w:numId w:val="10"/>
        </w:numPr>
      </w:pPr>
      <w:bookmarkStart w:id="12" w:name="_Toc86748923"/>
      <w:r w:rsidRPr="00AB70C2">
        <w:t>Bahan dan Alat Penelitian</w:t>
      </w:r>
      <w:bookmarkEnd w:id="12"/>
    </w:p>
    <w:p w14:paraId="5823FDA2" w14:textId="1AA9DFDD" w:rsidR="009833D7" w:rsidRPr="00AC13D7" w:rsidRDefault="009833D7" w:rsidP="009833D7">
      <w:pPr>
        <w:pStyle w:val="TeksIsi"/>
        <w:spacing w:line="477" w:lineRule="auto"/>
        <w:ind w:right="1025" w:firstLine="720"/>
        <w:jc w:val="both"/>
        <w:rPr>
          <w:lang w:val="id-ID"/>
        </w:rPr>
      </w:pPr>
      <w:r w:rsidRPr="00AC13D7">
        <w:rPr>
          <w:lang w:val="id-ID"/>
        </w:rPr>
        <w:t xml:space="preserve">Alat-alat yang digunakan pada peneltian ini sebagai berikut : </w:t>
      </w:r>
    </w:p>
    <w:p w14:paraId="01FDEE77" w14:textId="524C4C38" w:rsidR="009833D7" w:rsidRPr="00AC13D7" w:rsidRDefault="009833D7">
      <w:pPr>
        <w:pStyle w:val="TeksIsi"/>
        <w:numPr>
          <w:ilvl w:val="0"/>
          <w:numId w:val="18"/>
        </w:numPr>
        <w:spacing w:line="477" w:lineRule="auto"/>
        <w:ind w:right="1025"/>
        <w:jc w:val="both"/>
        <w:rPr>
          <w:lang w:val="id-ID"/>
        </w:rPr>
      </w:pPr>
      <w:r w:rsidRPr="00AC13D7">
        <w:rPr>
          <w:lang w:val="id-ID"/>
        </w:rPr>
        <w:t>Hardware</w:t>
      </w:r>
    </w:p>
    <w:p w14:paraId="5414D22A" w14:textId="54812A8C" w:rsidR="009833D7" w:rsidRPr="00AC13D7" w:rsidRDefault="009833D7" w:rsidP="009833D7">
      <w:pPr>
        <w:pStyle w:val="TeksIsi"/>
        <w:spacing w:line="477" w:lineRule="auto"/>
        <w:ind w:left="360" w:right="1025" w:firstLine="720"/>
        <w:jc w:val="both"/>
        <w:rPr>
          <w:lang w:val="id-ID"/>
        </w:rPr>
      </w:pPr>
      <w:r w:rsidRPr="00AC13D7">
        <w:rPr>
          <w:lang w:val="id-ID"/>
        </w:rPr>
        <w:t>Spesifikasi Laptop yang digubakan :</w:t>
      </w:r>
    </w:p>
    <w:p w14:paraId="42D2BCFF" w14:textId="60750E1D" w:rsidR="009833D7" w:rsidRPr="00AC13D7" w:rsidRDefault="009833D7">
      <w:pPr>
        <w:pStyle w:val="TeksIsi"/>
        <w:numPr>
          <w:ilvl w:val="0"/>
          <w:numId w:val="19"/>
        </w:numPr>
        <w:spacing w:line="477" w:lineRule="auto"/>
        <w:ind w:right="1025"/>
        <w:jc w:val="both"/>
        <w:rPr>
          <w:lang w:val="id-ID"/>
        </w:rPr>
      </w:pPr>
      <w:r w:rsidRPr="00AC13D7">
        <w:rPr>
          <w:lang w:val="id-ID"/>
        </w:rPr>
        <w:t>Intel core i7 generasi ke 7</w:t>
      </w:r>
    </w:p>
    <w:p w14:paraId="62C8F4EB" w14:textId="218557C5" w:rsidR="009833D7" w:rsidRPr="00AC13D7" w:rsidRDefault="009833D7">
      <w:pPr>
        <w:pStyle w:val="TeksIsi"/>
        <w:numPr>
          <w:ilvl w:val="0"/>
          <w:numId w:val="19"/>
        </w:numPr>
        <w:spacing w:line="477" w:lineRule="auto"/>
        <w:ind w:right="1025"/>
        <w:jc w:val="both"/>
        <w:rPr>
          <w:lang w:val="id-ID"/>
        </w:rPr>
      </w:pPr>
      <w:r w:rsidRPr="00AC13D7">
        <w:rPr>
          <w:lang w:val="id-ID"/>
        </w:rPr>
        <w:t>Memori 8 GB</w:t>
      </w:r>
    </w:p>
    <w:p w14:paraId="69C8373D" w14:textId="49C48972" w:rsidR="009833D7" w:rsidRPr="00AC13D7" w:rsidRDefault="009833D7">
      <w:pPr>
        <w:pStyle w:val="TeksIsi"/>
        <w:numPr>
          <w:ilvl w:val="0"/>
          <w:numId w:val="19"/>
        </w:numPr>
        <w:spacing w:line="477" w:lineRule="auto"/>
        <w:ind w:right="1025"/>
        <w:jc w:val="both"/>
        <w:rPr>
          <w:lang w:val="id-ID"/>
        </w:rPr>
      </w:pPr>
      <w:r w:rsidRPr="00AC13D7">
        <w:rPr>
          <w:lang w:val="id-ID"/>
        </w:rPr>
        <w:lastRenderedPageBreak/>
        <w:t>Kapasitas Harddisk 1 TB dan SSD 256 GB</w:t>
      </w:r>
    </w:p>
    <w:p w14:paraId="1BB98274" w14:textId="13D9C20B" w:rsidR="009833D7" w:rsidRPr="00AC13D7" w:rsidRDefault="009833D7">
      <w:pPr>
        <w:pStyle w:val="TeksIsi"/>
        <w:numPr>
          <w:ilvl w:val="0"/>
          <w:numId w:val="18"/>
        </w:numPr>
        <w:spacing w:line="477" w:lineRule="auto"/>
        <w:ind w:right="1025"/>
        <w:jc w:val="both"/>
        <w:rPr>
          <w:lang w:val="id-ID"/>
        </w:rPr>
      </w:pPr>
      <w:r w:rsidRPr="00AC13D7">
        <w:rPr>
          <w:lang w:val="id-ID"/>
        </w:rPr>
        <w:t>Sofware</w:t>
      </w:r>
    </w:p>
    <w:p w14:paraId="33770137" w14:textId="491C4433" w:rsidR="009833D7" w:rsidRPr="00AC13D7" w:rsidRDefault="009833D7">
      <w:pPr>
        <w:pStyle w:val="DaftarParagraf"/>
        <w:widowControl w:val="0"/>
        <w:numPr>
          <w:ilvl w:val="0"/>
          <w:numId w:val="20"/>
        </w:numPr>
        <w:tabs>
          <w:tab w:val="left" w:pos="3108"/>
          <w:tab w:val="left" w:pos="3109"/>
        </w:tabs>
        <w:autoSpaceDE w:val="0"/>
        <w:autoSpaceDN w:val="0"/>
        <w:spacing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Windows 10</w:t>
      </w:r>
      <w:r w:rsidRPr="00AC13D7">
        <w:rPr>
          <w:rFonts w:ascii="Times New Roman" w:hAnsi="Times New Roman" w:cs="Times New Roman"/>
          <w:spacing w:val="1"/>
          <w:sz w:val="24"/>
          <w:szCs w:val="24"/>
        </w:rPr>
        <w:t xml:space="preserve"> </w:t>
      </w:r>
      <w:r w:rsidRPr="00AC13D7">
        <w:rPr>
          <w:rFonts w:ascii="Times New Roman" w:hAnsi="Times New Roman" w:cs="Times New Roman"/>
          <w:sz w:val="24"/>
          <w:szCs w:val="24"/>
        </w:rPr>
        <w:t>Home</w:t>
      </w:r>
      <w:r w:rsidRPr="00AC13D7">
        <w:rPr>
          <w:rFonts w:ascii="Times New Roman" w:hAnsi="Times New Roman" w:cs="Times New Roman"/>
          <w:sz w:val="24"/>
          <w:szCs w:val="24"/>
          <w:lang w:val="id-ID"/>
        </w:rPr>
        <w:t xml:space="preserve"> sebagai </w:t>
      </w:r>
      <w:r w:rsidRPr="00AC13D7">
        <w:rPr>
          <w:rFonts w:ascii="Times New Roman" w:hAnsi="Times New Roman" w:cs="Times New Roman"/>
          <w:sz w:val="24"/>
          <w:szCs w:val="24"/>
        </w:rPr>
        <w:t>Sistem Operasi</w:t>
      </w:r>
      <w:r w:rsidRPr="00AC13D7">
        <w:rPr>
          <w:rFonts w:ascii="Times New Roman" w:hAnsi="Times New Roman" w:cs="Times New Roman"/>
          <w:sz w:val="24"/>
          <w:szCs w:val="24"/>
          <w:lang w:val="id-ID"/>
        </w:rPr>
        <w:t xml:space="preserve"> yang digunakan</w:t>
      </w:r>
    </w:p>
    <w:p w14:paraId="172D054D" w14:textId="399FCD54" w:rsidR="009833D7" w:rsidRPr="00AC13D7" w:rsidRDefault="009833D7">
      <w:pPr>
        <w:pStyle w:val="DaftarParagraf"/>
        <w:widowControl w:val="0"/>
        <w:numPr>
          <w:ilvl w:val="0"/>
          <w:numId w:val="20"/>
        </w:numPr>
        <w:tabs>
          <w:tab w:val="left" w:pos="3108"/>
          <w:tab w:val="left" w:pos="3109"/>
        </w:tabs>
        <w:autoSpaceDE w:val="0"/>
        <w:autoSpaceDN w:val="0"/>
        <w:spacing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Dokument Editor yaitu Microsoft Word</w:t>
      </w:r>
      <w:r w:rsidRPr="00AC13D7">
        <w:rPr>
          <w:rFonts w:ascii="Times New Roman" w:hAnsi="Times New Roman" w:cs="Times New Roman"/>
          <w:spacing w:val="-1"/>
          <w:sz w:val="24"/>
          <w:szCs w:val="24"/>
        </w:rPr>
        <w:t xml:space="preserve"> </w:t>
      </w:r>
      <w:r w:rsidRPr="00AC13D7">
        <w:rPr>
          <w:rFonts w:ascii="Times New Roman" w:hAnsi="Times New Roman" w:cs="Times New Roman"/>
          <w:sz w:val="24"/>
          <w:szCs w:val="24"/>
        </w:rPr>
        <w:t>2019</w:t>
      </w:r>
    </w:p>
    <w:p w14:paraId="34D37129" w14:textId="2ACDE482" w:rsidR="009833D7" w:rsidRPr="00AC13D7" w:rsidRDefault="009833D7">
      <w:pPr>
        <w:pStyle w:val="DaftarParagraf"/>
        <w:widowControl w:val="0"/>
        <w:numPr>
          <w:ilvl w:val="0"/>
          <w:numId w:val="20"/>
        </w:numPr>
        <w:tabs>
          <w:tab w:val="left" w:pos="3108"/>
          <w:tab w:val="left" w:pos="3109"/>
        </w:tabs>
        <w:autoSpaceDE w:val="0"/>
        <w:autoSpaceDN w:val="0"/>
        <w:spacing w:before="1"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XAMPP</w:t>
      </w:r>
    </w:p>
    <w:p w14:paraId="2EA8F3C2" w14:textId="77777777" w:rsidR="009833D7" w:rsidRPr="00AC13D7" w:rsidRDefault="009833D7">
      <w:pPr>
        <w:pStyle w:val="DaftarParagraf"/>
        <w:widowControl w:val="0"/>
        <w:numPr>
          <w:ilvl w:val="0"/>
          <w:numId w:val="20"/>
        </w:numPr>
        <w:tabs>
          <w:tab w:val="left" w:pos="3108"/>
          <w:tab w:val="left" w:pos="3109"/>
        </w:tabs>
        <w:autoSpaceDE w:val="0"/>
        <w:autoSpaceDN w:val="0"/>
        <w:spacing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Sublime</w:t>
      </w:r>
      <w:r w:rsidRPr="00AC13D7">
        <w:rPr>
          <w:rFonts w:ascii="Times New Roman" w:hAnsi="Times New Roman" w:cs="Times New Roman"/>
          <w:spacing w:val="-1"/>
          <w:sz w:val="24"/>
          <w:szCs w:val="24"/>
        </w:rPr>
        <w:t xml:space="preserve"> </w:t>
      </w:r>
      <w:r w:rsidRPr="00AC13D7">
        <w:rPr>
          <w:rFonts w:ascii="Times New Roman" w:hAnsi="Times New Roman" w:cs="Times New Roman"/>
          <w:sz w:val="24"/>
          <w:szCs w:val="24"/>
        </w:rPr>
        <w:t>text</w:t>
      </w:r>
    </w:p>
    <w:p w14:paraId="2D351563" w14:textId="58F78AD5" w:rsidR="009833D7" w:rsidRPr="00AC13D7" w:rsidRDefault="009833D7">
      <w:pPr>
        <w:pStyle w:val="DaftarParagraf"/>
        <w:widowControl w:val="0"/>
        <w:numPr>
          <w:ilvl w:val="0"/>
          <w:numId w:val="20"/>
        </w:numPr>
        <w:tabs>
          <w:tab w:val="left" w:pos="3108"/>
          <w:tab w:val="left" w:pos="3109"/>
        </w:tabs>
        <w:autoSpaceDE w:val="0"/>
        <w:autoSpaceDN w:val="0"/>
        <w:spacing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Codeigniter</w:t>
      </w:r>
      <w:r w:rsidRPr="00AC13D7">
        <w:rPr>
          <w:rFonts w:ascii="Times New Roman" w:hAnsi="Times New Roman" w:cs="Times New Roman"/>
          <w:spacing w:val="-3"/>
          <w:sz w:val="24"/>
          <w:szCs w:val="24"/>
        </w:rPr>
        <w:t xml:space="preserve"> </w:t>
      </w:r>
      <w:r w:rsidRPr="00AC13D7">
        <w:rPr>
          <w:rFonts w:ascii="Times New Roman" w:hAnsi="Times New Roman" w:cs="Times New Roman"/>
          <w:sz w:val="24"/>
          <w:szCs w:val="24"/>
        </w:rPr>
        <w:t>3</w:t>
      </w:r>
    </w:p>
    <w:p w14:paraId="6882511A" w14:textId="77777777" w:rsidR="009833D7" w:rsidRPr="00AC13D7" w:rsidRDefault="009833D7">
      <w:pPr>
        <w:pStyle w:val="DaftarParagraf"/>
        <w:widowControl w:val="0"/>
        <w:numPr>
          <w:ilvl w:val="0"/>
          <w:numId w:val="20"/>
        </w:numPr>
        <w:tabs>
          <w:tab w:val="left" w:pos="3108"/>
          <w:tab w:val="left" w:pos="3109"/>
        </w:tabs>
        <w:autoSpaceDE w:val="0"/>
        <w:autoSpaceDN w:val="0"/>
        <w:spacing w:after="0" w:line="480" w:lineRule="auto"/>
        <w:jc w:val="both"/>
        <w:rPr>
          <w:rFonts w:ascii="Times New Roman" w:hAnsi="Times New Roman" w:cs="Times New Roman"/>
          <w:sz w:val="24"/>
          <w:szCs w:val="24"/>
        </w:rPr>
      </w:pPr>
      <w:r w:rsidRPr="00AC13D7">
        <w:rPr>
          <w:rFonts w:ascii="Times New Roman" w:hAnsi="Times New Roman" w:cs="Times New Roman"/>
          <w:sz w:val="24"/>
          <w:szCs w:val="24"/>
        </w:rPr>
        <w:t>Bootstrap</w:t>
      </w:r>
      <w:r w:rsidRPr="00AC13D7">
        <w:rPr>
          <w:rFonts w:ascii="Times New Roman" w:hAnsi="Times New Roman" w:cs="Times New Roman"/>
          <w:spacing w:val="-1"/>
          <w:sz w:val="24"/>
          <w:szCs w:val="24"/>
        </w:rPr>
        <w:t xml:space="preserve"> </w:t>
      </w:r>
      <w:r w:rsidRPr="00AC13D7">
        <w:rPr>
          <w:rFonts w:ascii="Times New Roman" w:hAnsi="Times New Roman" w:cs="Times New Roman"/>
          <w:sz w:val="24"/>
          <w:szCs w:val="24"/>
        </w:rPr>
        <w:t>4</w:t>
      </w:r>
    </w:p>
    <w:p w14:paraId="753003C9" w14:textId="77777777" w:rsidR="00BF74E2" w:rsidRPr="00161FCB" w:rsidRDefault="00BF74E2" w:rsidP="00161FCB">
      <w:pPr>
        <w:spacing w:after="0" w:line="480" w:lineRule="auto"/>
        <w:rPr>
          <w:rFonts w:ascii="Times New Roman" w:hAnsi="Times New Roman" w:cs="Times New Roman"/>
          <w:sz w:val="24"/>
          <w:szCs w:val="24"/>
        </w:rPr>
      </w:pPr>
    </w:p>
    <w:p w14:paraId="26C6E762" w14:textId="769B975F" w:rsidR="00551B86" w:rsidRDefault="00551B86">
      <w:pPr>
        <w:pStyle w:val="Judul3"/>
        <w:numPr>
          <w:ilvl w:val="2"/>
          <w:numId w:val="10"/>
        </w:numPr>
      </w:pPr>
      <w:bookmarkStart w:id="13" w:name="_Toc86748924"/>
      <w:r w:rsidRPr="00CB78E7">
        <w:t>Pengumpulan Data</w:t>
      </w:r>
      <w:r w:rsidR="00161FCB">
        <w:t xml:space="preserve"> dan Informasi</w:t>
      </w:r>
      <w:bookmarkEnd w:id="13"/>
    </w:p>
    <w:p w14:paraId="15F4CCF3" w14:textId="52B2AF07" w:rsidR="009A2808" w:rsidRDefault="009833D7" w:rsidP="00AC13D7">
      <w:pPr>
        <w:pStyle w:val="TeksIsi"/>
        <w:spacing w:line="475" w:lineRule="auto"/>
        <w:ind w:right="552" w:firstLine="709"/>
        <w:jc w:val="both"/>
      </w:pPr>
      <w:r>
        <w:rPr>
          <w:lang w:val="id-ID"/>
        </w:rPr>
        <w:t xml:space="preserve">Pada penelitian ini data di dapatkan dengan melakukan </w:t>
      </w:r>
      <w:r w:rsidRPr="002B1266">
        <w:t xml:space="preserve"> wawancara</w:t>
      </w:r>
      <w:r>
        <w:rPr>
          <w:lang w:val="id-ID"/>
        </w:rPr>
        <w:t xml:space="preserve"> langsung pemilik, petugas, pelangan </w:t>
      </w:r>
      <w:r w:rsidR="00D77993">
        <w:rPr>
          <w:lang w:val="id-ID"/>
        </w:rPr>
        <w:t>penggilingan</w:t>
      </w:r>
      <w:r>
        <w:rPr>
          <w:lang w:val="id-ID"/>
        </w:rPr>
        <w:t xml:space="preserve"> padi, dan </w:t>
      </w:r>
      <w:r w:rsidRPr="002B1266">
        <w:t xml:space="preserve"> studi dokumen untuk melakukan pengumpulan data dan informasi</w:t>
      </w:r>
      <w:r w:rsidR="00DB02F1">
        <w:rPr>
          <w:lang w:val="id-ID"/>
        </w:rPr>
        <w:t xml:space="preserve"> yang dilakukan pada bulan september 2021 hingga selesai</w:t>
      </w:r>
      <w:r w:rsidRPr="002B1266">
        <w:t>.</w:t>
      </w:r>
    </w:p>
    <w:p w14:paraId="2BF183CC" w14:textId="77777777" w:rsidR="00AC13D7" w:rsidRPr="00161FCB" w:rsidRDefault="00AC13D7" w:rsidP="00AC13D7">
      <w:pPr>
        <w:pStyle w:val="TeksIsi"/>
        <w:spacing w:line="475" w:lineRule="auto"/>
        <w:ind w:right="552" w:firstLine="709"/>
        <w:jc w:val="both"/>
      </w:pPr>
    </w:p>
    <w:p w14:paraId="25378584" w14:textId="1441188A" w:rsidR="00551B86" w:rsidRPr="00161FCB" w:rsidRDefault="000C799F">
      <w:pPr>
        <w:pStyle w:val="Judul3"/>
        <w:numPr>
          <w:ilvl w:val="2"/>
          <w:numId w:val="10"/>
        </w:numPr>
      </w:pPr>
      <w:bookmarkStart w:id="14" w:name="_Toc86748925"/>
      <w:r w:rsidRPr="00161FCB">
        <w:t>Analisis</w:t>
      </w:r>
      <w:r w:rsidR="00551B86" w:rsidRPr="00161FCB">
        <w:t xml:space="preserve"> Data</w:t>
      </w:r>
      <w:bookmarkEnd w:id="14"/>
    </w:p>
    <w:p w14:paraId="165B5E4A" w14:textId="46EEB6B3" w:rsidR="00AC13D7" w:rsidRDefault="00DB02F1" w:rsidP="00AC13D7">
      <w:pPr>
        <w:pStyle w:val="TeksIsi"/>
        <w:spacing w:line="477" w:lineRule="auto"/>
        <w:ind w:right="543" w:firstLine="720"/>
        <w:jc w:val="both"/>
      </w:pPr>
      <w:r>
        <w:rPr>
          <w:lang w:val="id-ID"/>
        </w:rPr>
        <w:t xml:space="preserve">Pada penelitian </w:t>
      </w:r>
      <w:r w:rsidRPr="002B1266">
        <w:t>ini</w:t>
      </w:r>
      <w:r>
        <w:rPr>
          <w:lang w:val="id-ID"/>
        </w:rPr>
        <w:t xml:space="preserve"> </w:t>
      </w:r>
      <w:r w:rsidRPr="002B1266">
        <w:t xml:space="preserve"> mengunkan teknik analisa sebab akibat. Analisis Sebab Akibat biasanya digunakan untuk mencari sumber permasalahan dari masalah yang ada.</w:t>
      </w:r>
    </w:p>
    <w:p w14:paraId="4EE3C612" w14:textId="3CBE30D3" w:rsidR="00AC13D7" w:rsidRDefault="00AC13D7" w:rsidP="00AC13D7">
      <w:pPr>
        <w:pStyle w:val="TeksIsi"/>
        <w:spacing w:line="477" w:lineRule="auto"/>
        <w:ind w:right="543" w:firstLine="720"/>
        <w:jc w:val="both"/>
      </w:pPr>
    </w:p>
    <w:p w14:paraId="6763F23B" w14:textId="77777777" w:rsidR="00A632F1" w:rsidRPr="00AC13D7" w:rsidRDefault="00A632F1" w:rsidP="00AC13D7">
      <w:pPr>
        <w:pStyle w:val="TeksIsi"/>
        <w:spacing w:line="477" w:lineRule="auto"/>
        <w:ind w:right="543" w:firstLine="720"/>
        <w:jc w:val="both"/>
      </w:pPr>
    </w:p>
    <w:p w14:paraId="0F5B96B8" w14:textId="107A61F7" w:rsidR="00551B86" w:rsidRPr="00225E1B" w:rsidRDefault="00551B86">
      <w:pPr>
        <w:pStyle w:val="Judul3"/>
        <w:numPr>
          <w:ilvl w:val="2"/>
          <w:numId w:val="10"/>
        </w:numPr>
      </w:pPr>
      <w:bookmarkStart w:id="15" w:name="_Toc86748926"/>
      <w:r w:rsidRPr="00225E1B">
        <w:lastRenderedPageBreak/>
        <w:t>Prosedur Penelitian</w:t>
      </w:r>
      <w:bookmarkEnd w:id="15"/>
    </w:p>
    <w:p w14:paraId="6365547B" w14:textId="77777777" w:rsidR="00DB02F1" w:rsidRPr="00DB02F1" w:rsidRDefault="00DB02F1" w:rsidP="00DB02F1">
      <w:pPr>
        <w:spacing w:line="480" w:lineRule="auto"/>
        <w:ind w:firstLine="720"/>
        <w:rPr>
          <w:rFonts w:ascii="Times New Roman" w:hAnsi="Times New Roman" w:cs="Times New Roman"/>
          <w:sz w:val="24"/>
          <w:szCs w:val="24"/>
        </w:rPr>
      </w:pPr>
      <w:r w:rsidRPr="00DB02F1">
        <w:rPr>
          <w:rFonts w:ascii="Times New Roman" w:hAnsi="Times New Roman" w:cs="Times New Roman"/>
          <w:sz w:val="24"/>
          <w:szCs w:val="24"/>
        </w:rPr>
        <w:t>Dalam penelitian yang dilakukan, terdapat beberapa tahapan dalam pengerjaan yaitu:</w:t>
      </w:r>
    </w:p>
    <w:p w14:paraId="4166E46D"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Perencanaan penelitian,</w:t>
      </w:r>
    </w:p>
    <w:p w14:paraId="2355F919"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Pengumpulan data,</w:t>
      </w:r>
    </w:p>
    <w:p w14:paraId="34420335"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Analisa data yang terkumpul,</w:t>
      </w:r>
    </w:p>
    <w:p w14:paraId="6381DAE6"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Merancang sistem yang akan ditawarkan,</w:t>
      </w:r>
    </w:p>
    <w:p w14:paraId="07B790CF"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Pembuatan sistem sesuai rancangan,</w:t>
      </w:r>
    </w:p>
    <w:p w14:paraId="283B1437" w14:textId="77777777" w:rsidR="00DB02F1" w:rsidRPr="00DB02F1" w:rsidRDefault="00DB02F1">
      <w:pPr>
        <w:pStyle w:val="DaftarParagraf"/>
        <w:numPr>
          <w:ilvl w:val="0"/>
          <w:numId w:val="21"/>
        </w:numPr>
        <w:spacing w:line="480" w:lineRule="auto"/>
        <w:jc w:val="both"/>
        <w:rPr>
          <w:rFonts w:ascii="Times New Roman" w:hAnsi="Times New Roman" w:cs="Times New Roman"/>
          <w:sz w:val="24"/>
          <w:szCs w:val="24"/>
        </w:rPr>
      </w:pPr>
      <w:r w:rsidRPr="00DB02F1">
        <w:rPr>
          <w:rFonts w:ascii="Times New Roman" w:hAnsi="Times New Roman" w:cs="Times New Roman"/>
          <w:sz w:val="24"/>
          <w:szCs w:val="24"/>
        </w:rPr>
        <w:t>Implementasi data,</w:t>
      </w:r>
    </w:p>
    <w:p w14:paraId="6001D9AE" w14:textId="77687154" w:rsidR="00DB02F1" w:rsidRPr="00DB02F1" w:rsidRDefault="00DB02F1">
      <w:pPr>
        <w:pStyle w:val="DaftarParagraf"/>
        <w:numPr>
          <w:ilvl w:val="0"/>
          <w:numId w:val="21"/>
        </w:numPr>
        <w:spacing w:after="0" w:line="480" w:lineRule="auto"/>
        <w:jc w:val="both"/>
        <w:rPr>
          <w:rFonts w:ascii="Times New Roman" w:hAnsi="Times New Roman" w:cs="Times New Roman"/>
          <w:sz w:val="24"/>
          <w:szCs w:val="24"/>
          <w:lang w:val="id-ID"/>
        </w:rPr>
      </w:pPr>
      <w:r w:rsidRPr="00DB02F1">
        <w:rPr>
          <w:rFonts w:ascii="Times New Roman" w:hAnsi="Times New Roman" w:cs="Times New Roman"/>
          <w:sz w:val="24"/>
          <w:szCs w:val="24"/>
        </w:rPr>
        <w:t xml:space="preserve">Melakukan </w:t>
      </w:r>
      <w:r w:rsidRPr="00DB02F1">
        <w:rPr>
          <w:rFonts w:ascii="Times New Roman" w:hAnsi="Times New Roman" w:cs="Times New Roman"/>
          <w:i/>
          <w:iCs/>
          <w:sz w:val="24"/>
          <w:szCs w:val="24"/>
        </w:rPr>
        <w:t>testing</w:t>
      </w:r>
      <w:r w:rsidRPr="00DB02F1">
        <w:rPr>
          <w:rFonts w:ascii="Times New Roman" w:hAnsi="Times New Roman" w:cs="Times New Roman"/>
          <w:sz w:val="24"/>
          <w:szCs w:val="24"/>
        </w:rPr>
        <w:t xml:space="preserve"> pada sistem yang sudah dirancang</w:t>
      </w:r>
    </w:p>
    <w:p w14:paraId="6C702CCA" w14:textId="77777777" w:rsidR="00DB02F1" w:rsidRDefault="00DB02F1">
      <w:pPr>
        <w:pStyle w:val="DaftarParagraf"/>
        <w:numPr>
          <w:ilvl w:val="0"/>
          <w:numId w:val="21"/>
        </w:numPr>
        <w:spacing w:line="480" w:lineRule="auto"/>
        <w:jc w:val="both"/>
      </w:pPr>
      <w:r>
        <w:t xml:space="preserve">Melakukan </w:t>
      </w:r>
      <w:r w:rsidRPr="00B273E7">
        <w:rPr>
          <w:i/>
          <w:iCs/>
        </w:rPr>
        <w:t>bug fixing</w:t>
      </w:r>
      <w:r>
        <w:t xml:space="preserve"> bila terdapat </w:t>
      </w:r>
      <w:r w:rsidRPr="00B273E7">
        <w:rPr>
          <w:i/>
          <w:iCs/>
        </w:rPr>
        <w:t>bug</w:t>
      </w:r>
      <w:r>
        <w:t xml:space="preserve"> yang ditemukan.</w:t>
      </w:r>
    </w:p>
    <w:p w14:paraId="6D84BC8F" w14:textId="4C49A7FB" w:rsidR="00DB02F1" w:rsidRPr="009A2808" w:rsidRDefault="00DB02F1" w:rsidP="009A2808">
      <w:pPr>
        <w:pStyle w:val="DaftarParagraf"/>
        <w:spacing w:after="0" w:line="480" w:lineRule="auto"/>
        <w:ind w:left="1146"/>
        <w:jc w:val="both"/>
        <w:rPr>
          <w:rFonts w:ascii="Times New Roman" w:hAnsi="Times New Roman" w:cs="Times New Roman"/>
          <w:sz w:val="24"/>
          <w:szCs w:val="24"/>
          <w:lang w:val="id-ID"/>
        </w:rPr>
      </w:pPr>
      <w:r>
        <w:rPr>
          <w:noProof/>
        </w:rPr>
        <w:drawing>
          <wp:inline distT="0" distB="0" distL="0" distR="0" wp14:anchorId="0FABFFE3" wp14:editId="574EBB6B">
            <wp:extent cx="2143760" cy="347980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0759" cy="3702180"/>
                    </a:xfrm>
                    <a:prstGeom prst="rect">
                      <a:avLst/>
                    </a:prstGeom>
                    <a:noFill/>
                    <a:ln>
                      <a:noFill/>
                    </a:ln>
                  </pic:spPr>
                </pic:pic>
              </a:graphicData>
            </a:graphic>
          </wp:inline>
        </w:drawing>
      </w:r>
    </w:p>
    <w:p w14:paraId="19E74F0D" w14:textId="6C431709" w:rsidR="00DB02F1" w:rsidRPr="00DB02F1" w:rsidRDefault="00DB02F1" w:rsidP="00DB02F1">
      <w:pPr>
        <w:ind w:left="426" w:firstLine="720"/>
        <w:jc w:val="both"/>
        <w:rPr>
          <w:rFonts w:ascii="Times New Roman" w:hAnsi="Times New Roman" w:cs="Times New Roman"/>
          <w:b/>
          <w:bCs/>
          <w:color w:val="000000" w:themeColor="text1"/>
          <w:sz w:val="24"/>
          <w:szCs w:val="24"/>
        </w:rPr>
      </w:pPr>
      <w:bookmarkStart w:id="16" w:name="_Toc102802343"/>
      <w:bookmarkStart w:id="17" w:name="_Toc103238485"/>
      <w:bookmarkStart w:id="18" w:name="_Toc105407792"/>
      <w:r w:rsidRPr="00DB02F1">
        <w:rPr>
          <w:rFonts w:ascii="Times New Roman" w:hAnsi="Times New Roman" w:cs="Times New Roman"/>
          <w:b/>
          <w:bCs/>
          <w:color w:val="000000" w:themeColor="text1"/>
          <w:sz w:val="24"/>
          <w:szCs w:val="24"/>
        </w:rPr>
        <w:t xml:space="preserve">Gambar 1. </w:t>
      </w:r>
      <w:r w:rsidRPr="00DB02F1">
        <w:rPr>
          <w:rFonts w:ascii="Times New Roman" w:hAnsi="Times New Roman" w:cs="Times New Roman"/>
          <w:b/>
          <w:bCs/>
          <w:color w:val="000000" w:themeColor="text1"/>
          <w:sz w:val="24"/>
          <w:szCs w:val="24"/>
        </w:rPr>
        <w:fldChar w:fldCharType="begin"/>
      </w:r>
      <w:r w:rsidRPr="00DB02F1">
        <w:rPr>
          <w:rFonts w:ascii="Times New Roman" w:hAnsi="Times New Roman" w:cs="Times New Roman"/>
          <w:b/>
          <w:bCs/>
          <w:color w:val="000000" w:themeColor="text1"/>
          <w:sz w:val="24"/>
          <w:szCs w:val="24"/>
        </w:rPr>
        <w:instrText xml:space="preserve"> SEQ Gambar_1. \* ARABIC </w:instrText>
      </w:r>
      <w:r w:rsidRPr="00DB02F1">
        <w:rPr>
          <w:rFonts w:ascii="Times New Roman" w:hAnsi="Times New Roman" w:cs="Times New Roman"/>
          <w:b/>
          <w:bCs/>
          <w:color w:val="000000" w:themeColor="text1"/>
          <w:sz w:val="24"/>
          <w:szCs w:val="24"/>
        </w:rPr>
        <w:fldChar w:fldCharType="separate"/>
      </w:r>
      <w:r w:rsidR="000B0DC9">
        <w:rPr>
          <w:rFonts w:ascii="Times New Roman" w:hAnsi="Times New Roman" w:cs="Times New Roman"/>
          <w:b/>
          <w:bCs/>
          <w:noProof/>
          <w:color w:val="000000" w:themeColor="text1"/>
          <w:sz w:val="24"/>
          <w:szCs w:val="24"/>
        </w:rPr>
        <w:t>1</w:t>
      </w:r>
      <w:r w:rsidRPr="00DB02F1">
        <w:rPr>
          <w:rFonts w:ascii="Times New Roman" w:hAnsi="Times New Roman" w:cs="Times New Roman"/>
          <w:color w:val="000000" w:themeColor="text1"/>
          <w:sz w:val="24"/>
          <w:szCs w:val="24"/>
        </w:rPr>
        <w:fldChar w:fldCharType="end"/>
      </w:r>
      <w:r w:rsidRPr="00DB02F1">
        <w:rPr>
          <w:rFonts w:ascii="Times New Roman" w:hAnsi="Times New Roman" w:cs="Times New Roman"/>
          <w:b/>
          <w:bCs/>
          <w:color w:val="000000" w:themeColor="text1"/>
          <w:sz w:val="24"/>
          <w:szCs w:val="24"/>
        </w:rPr>
        <w:t xml:space="preserve"> </w:t>
      </w:r>
      <w:r w:rsidRPr="00DB02F1">
        <w:rPr>
          <w:rFonts w:ascii="Times New Roman" w:hAnsi="Times New Roman" w:cs="Times New Roman"/>
          <w:color w:val="000000" w:themeColor="text1"/>
          <w:sz w:val="24"/>
          <w:szCs w:val="24"/>
        </w:rPr>
        <w:t>Flowchart Prosedur Penelitian</w:t>
      </w:r>
      <w:bookmarkEnd w:id="16"/>
      <w:bookmarkEnd w:id="17"/>
      <w:bookmarkEnd w:id="18"/>
    </w:p>
    <w:p w14:paraId="66718335" w14:textId="6B673076" w:rsidR="00D17C8A" w:rsidRDefault="00D17C8A" w:rsidP="00D17C8A"/>
    <w:p w14:paraId="21720B0C" w14:textId="77777777" w:rsidR="009A2808" w:rsidRPr="00D17C8A" w:rsidRDefault="009A2808" w:rsidP="00D17C8A"/>
    <w:p w14:paraId="6C0793B0" w14:textId="3C042D8F" w:rsidR="003C4FBC" w:rsidRPr="00752677" w:rsidRDefault="00551B86">
      <w:pPr>
        <w:pStyle w:val="Judul2"/>
        <w:numPr>
          <w:ilvl w:val="1"/>
          <w:numId w:val="12"/>
        </w:numPr>
        <w:ind w:left="426" w:hanging="426"/>
      </w:pPr>
      <w:r w:rsidRPr="00752677">
        <w:t xml:space="preserve"> </w:t>
      </w:r>
      <w:bookmarkStart w:id="19" w:name="_Toc86748927"/>
      <w:r w:rsidRPr="00752677">
        <w:t>Sistematika Penulisan</w:t>
      </w:r>
      <w:bookmarkEnd w:id="19"/>
    </w:p>
    <w:p w14:paraId="4A686F0B" w14:textId="5A1477BD" w:rsidR="00A9466D" w:rsidRDefault="00A9466D" w:rsidP="00A9466D">
      <w:pPr>
        <w:pStyle w:val="DaftarParagraf"/>
        <w:spacing w:line="480" w:lineRule="auto"/>
        <w:ind w:left="0" w:firstLine="720"/>
        <w:jc w:val="both"/>
        <w:rPr>
          <w:rFonts w:ascii="Times New Roman" w:hAnsi="Times New Roman" w:cs="Times New Roman"/>
          <w:sz w:val="24"/>
          <w:szCs w:val="24"/>
        </w:rPr>
      </w:pPr>
      <w:r w:rsidRPr="00A9466D">
        <w:rPr>
          <w:rFonts w:ascii="Times New Roman" w:hAnsi="Times New Roman" w:cs="Times New Roman"/>
          <w:sz w:val="24"/>
          <w:szCs w:val="24"/>
        </w:rPr>
        <w:t>Sistematika Penulisan adalah urutan dalam berpikir untuk menggambarkan proses penulisan yang terdapat dalam skripsi, untuk memudahkan mencari laporan penelitian perlu adanya sistematika penulisan. Sehingga pembaca mengetahui dari awal tentang permasalahan yang diteliti hingga penutup. Agar memudahkan pembaca dalam memahami isi dari penelitian yang dilakukan, penulis membagi sistematika penulisan dalam lima bab yang terdiri dari beberapa bab, masing- masing penjelasan yang secara garis besar dapat dijelaskan pada jabaran berikut:</w:t>
      </w:r>
    </w:p>
    <w:p w14:paraId="299A4B1E" w14:textId="42559A38" w:rsidR="00A9466D" w:rsidRPr="007A7B3B" w:rsidRDefault="00A9466D" w:rsidP="00A9466D">
      <w:pPr>
        <w:rPr>
          <w:rFonts w:ascii="Times New Roman" w:hAnsi="Times New Roman" w:cs="Times New Roman"/>
          <w:b/>
          <w:bCs/>
          <w:sz w:val="24"/>
          <w:szCs w:val="24"/>
        </w:rPr>
      </w:pPr>
      <w:r w:rsidRPr="007A7B3B">
        <w:rPr>
          <w:rFonts w:ascii="Times New Roman" w:hAnsi="Times New Roman" w:cs="Times New Roman"/>
          <w:b/>
          <w:bCs/>
          <w:sz w:val="24"/>
          <w:szCs w:val="24"/>
        </w:rPr>
        <w:t>BAB I PENDAHULUAN</w:t>
      </w:r>
      <w:r w:rsidRPr="007A7B3B">
        <w:rPr>
          <w:rFonts w:ascii="Times New Roman" w:hAnsi="Times New Roman" w:cs="Times New Roman"/>
          <w:b/>
          <w:bCs/>
          <w:sz w:val="24"/>
          <w:szCs w:val="24"/>
        </w:rPr>
        <w:tab/>
      </w:r>
    </w:p>
    <w:p w14:paraId="2761C72B" w14:textId="26AF2E91" w:rsidR="00A9466D" w:rsidRDefault="00A9466D" w:rsidP="00A9466D">
      <w:pPr>
        <w:spacing w:line="480" w:lineRule="auto"/>
        <w:ind w:left="720"/>
        <w:jc w:val="both"/>
        <w:rPr>
          <w:rFonts w:ascii="Times New Roman" w:hAnsi="Times New Roman" w:cs="Times New Roman"/>
          <w:sz w:val="24"/>
          <w:szCs w:val="24"/>
        </w:rPr>
      </w:pPr>
      <w:r w:rsidRPr="00A9466D">
        <w:rPr>
          <w:rFonts w:ascii="Times New Roman" w:hAnsi="Times New Roman" w:cs="Times New Roman"/>
          <w:sz w:val="24"/>
          <w:szCs w:val="24"/>
        </w:rPr>
        <w:t>Bab 1 berisikan tentang sebagian besar penyempurnaan usulan penelitian yang berisi tentang latar belakang masalah, rumusan masalah, tujuan penelitian, manfaat penelitian, metodologi penelitian dan sistematika penulisan.</w:t>
      </w:r>
    </w:p>
    <w:p w14:paraId="72A13FA3" w14:textId="07AC00CC" w:rsidR="00A9466D" w:rsidRPr="007A7B3B" w:rsidRDefault="00A9466D" w:rsidP="00A9466D">
      <w:pPr>
        <w:rPr>
          <w:rFonts w:ascii="Times New Roman" w:hAnsi="Times New Roman" w:cs="Times New Roman"/>
          <w:b/>
          <w:bCs/>
          <w:sz w:val="24"/>
          <w:szCs w:val="24"/>
        </w:rPr>
      </w:pPr>
      <w:r w:rsidRPr="007A7B3B">
        <w:rPr>
          <w:rFonts w:ascii="Times New Roman" w:hAnsi="Times New Roman" w:cs="Times New Roman"/>
          <w:b/>
          <w:bCs/>
          <w:sz w:val="24"/>
          <w:szCs w:val="24"/>
        </w:rPr>
        <w:t>BAB II TINJAUAN PUSTAKA</w:t>
      </w:r>
    </w:p>
    <w:p w14:paraId="36FBFF3C" w14:textId="1A30B40B" w:rsidR="00A9466D" w:rsidRPr="00A9466D" w:rsidRDefault="00A9466D" w:rsidP="00A9466D">
      <w:pPr>
        <w:spacing w:line="480" w:lineRule="auto"/>
        <w:ind w:left="720"/>
        <w:jc w:val="both"/>
        <w:rPr>
          <w:rFonts w:ascii="Times New Roman" w:hAnsi="Times New Roman" w:cs="Times New Roman"/>
          <w:sz w:val="24"/>
          <w:szCs w:val="24"/>
        </w:rPr>
      </w:pPr>
      <w:r w:rsidRPr="00A9466D">
        <w:rPr>
          <w:rFonts w:ascii="Times New Roman" w:hAnsi="Times New Roman" w:cs="Times New Roman"/>
          <w:sz w:val="24"/>
          <w:szCs w:val="24"/>
        </w:rPr>
        <w:t>Bab 2 menguraikan teori yang digunakan untuk data pendukung dalam penyelesaian masalah penelitian ini.</w:t>
      </w:r>
    </w:p>
    <w:p w14:paraId="6347AA22" w14:textId="6C9657E2" w:rsidR="00A9466D" w:rsidRPr="007A7B3B" w:rsidRDefault="00A9466D" w:rsidP="00A9466D">
      <w:pPr>
        <w:rPr>
          <w:rFonts w:ascii="Times New Roman" w:hAnsi="Times New Roman" w:cs="Times New Roman"/>
          <w:b/>
          <w:bCs/>
          <w:sz w:val="24"/>
          <w:szCs w:val="24"/>
        </w:rPr>
      </w:pPr>
      <w:r w:rsidRPr="007A7B3B">
        <w:rPr>
          <w:rFonts w:ascii="Times New Roman" w:hAnsi="Times New Roman" w:cs="Times New Roman"/>
          <w:b/>
          <w:bCs/>
          <w:sz w:val="24"/>
          <w:szCs w:val="24"/>
        </w:rPr>
        <w:t xml:space="preserve">BAB III </w:t>
      </w:r>
      <w:r w:rsidR="007A7B3B">
        <w:rPr>
          <w:rFonts w:ascii="Times New Roman" w:hAnsi="Times New Roman" w:cs="Times New Roman"/>
          <w:b/>
          <w:bCs/>
          <w:sz w:val="24"/>
          <w:szCs w:val="24"/>
          <w:lang w:val="id-ID"/>
        </w:rPr>
        <w:t xml:space="preserve"> </w:t>
      </w:r>
      <w:r w:rsidRPr="007A7B3B">
        <w:rPr>
          <w:rFonts w:ascii="Times New Roman" w:hAnsi="Times New Roman" w:cs="Times New Roman"/>
          <w:b/>
          <w:bCs/>
          <w:sz w:val="24"/>
          <w:szCs w:val="24"/>
        </w:rPr>
        <w:t>ANALISA DAN PERANCANGAN</w:t>
      </w:r>
    </w:p>
    <w:p w14:paraId="0A8C5B34" w14:textId="08D3C7F1" w:rsidR="00A9466D" w:rsidRDefault="00A9466D" w:rsidP="00A9466D">
      <w:pPr>
        <w:spacing w:line="480" w:lineRule="auto"/>
        <w:ind w:left="720"/>
        <w:jc w:val="both"/>
        <w:rPr>
          <w:rFonts w:ascii="Times New Roman" w:hAnsi="Times New Roman" w:cs="Times New Roman"/>
          <w:sz w:val="24"/>
          <w:szCs w:val="24"/>
          <w:lang w:val="id-ID"/>
        </w:rPr>
      </w:pPr>
      <w:r w:rsidRPr="00A9466D">
        <w:rPr>
          <w:rFonts w:ascii="Times New Roman" w:hAnsi="Times New Roman" w:cs="Times New Roman"/>
          <w:sz w:val="24"/>
          <w:szCs w:val="24"/>
        </w:rPr>
        <w:t>Bab 3 berisikan identifikasi dari masalah dan melakukan perancangan sebuah sistem yang dibuat untuk menyelesaikan permasalahan penelitian ini.</w:t>
      </w:r>
    </w:p>
    <w:p w14:paraId="3FAA23BF" w14:textId="7D2A1CE4" w:rsidR="00A9466D" w:rsidRDefault="00A9466D" w:rsidP="00A9466D">
      <w:pPr>
        <w:spacing w:line="480" w:lineRule="auto"/>
        <w:ind w:left="720"/>
        <w:jc w:val="both"/>
        <w:rPr>
          <w:rFonts w:ascii="Times New Roman" w:hAnsi="Times New Roman" w:cs="Times New Roman"/>
          <w:sz w:val="24"/>
          <w:szCs w:val="24"/>
          <w:lang w:val="id-ID"/>
        </w:rPr>
      </w:pPr>
    </w:p>
    <w:p w14:paraId="53A3541B" w14:textId="77777777" w:rsidR="00A9466D" w:rsidRPr="00A9466D" w:rsidRDefault="00A9466D" w:rsidP="00A9466D">
      <w:pPr>
        <w:spacing w:line="480" w:lineRule="auto"/>
        <w:ind w:left="720"/>
        <w:jc w:val="both"/>
        <w:rPr>
          <w:rFonts w:ascii="Times New Roman" w:hAnsi="Times New Roman" w:cs="Times New Roman"/>
          <w:sz w:val="24"/>
          <w:szCs w:val="24"/>
          <w:lang w:val="id-ID"/>
        </w:rPr>
      </w:pPr>
    </w:p>
    <w:p w14:paraId="48A26732" w14:textId="29CADC2E" w:rsidR="00A9466D" w:rsidRPr="007A7B3B" w:rsidRDefault="00A9466D" w:rsidP="00A9466D">
      <w:pPr>
        <w:rPr>
          <w:rFonts w:ascii="Times New Roman" w:hAnsi="Times New Roman" w:cs="Times New Roman"/>
          <w:b/>
          <w:bCs/>
          <w:sz w:val="24"/>
          <w:szCs w:val="24"/>
        </w:rPr>
      </w:pPr>
      <w:r w:rsidRPr="007A7B3B">
        <w:rPr>
          <w:rFonts w:ascii="Times New Roman" w:hAnsi="Times New Roman" w:cs="Times New Roman"/>
          <w:b/>
          <w:bCs/>
          <w:sz w:val="24"/>
          <w:szCs w:val="24"/>
        </w:rPr>
        <w:lastRenderedPageBreak/>
        <w:t>BAB IV IMPLEMENTASI DAN PEMBAHASAN</w:t>
      </w:r>
    </w:p>
    <w:p w14:paraId="4A4003B0" w14:textId="1F407A98" w:rsidR="00A9466D" w:rsidRPr="00A9466D" w:rsidRDefault="00A9466D" w:rsidP="00A9466D">
      <w:pPr>
        <w:spacing w:line="480" w:lineRule="auto"/>
        <w:ind w:left="720"/>
        <w:jc w:val="both"/>
        <w:rPr>
          <w:rFonts w:ascii="Times New Roman" w:hAnsi="Times New Roman" w:cs="Times New Roman"/>
          <w:sz w:val="24"/>
          <w:szCs w:val="24"/>
        </w:rPr>
      </w:pPr>
      <w:r w:rsidRPr="00A9466D">
        <w:rPr>
          <w:rFonts w:ascii="Times New Roman" w:hAnsi="Times New Roman" w:cs="Times New Roman"/>
          <w:sz w:val="24"/>
          <w:szCs w:val="24"/>
        </w:rPr>
        <w:t>Bab 4 menguraikan mengenai proses cara kerja aplikasi Ayamku berbasis android, serta melakukan pengujian yang tepat pada aplikasi yang dirancang.</w:t>
      </w:r>
    </w:p>
    <w:p w14:paraId="77547904" w14:textId="15E07307" w:rsidR="00A9466D" w:rsidRPr="007A7B3B" w:rsidRDefault="00A9466D" w:rsidP="00A9466D">
      <w:pPr>
        <w:rPr>
          <w:rFonts w:ascii="Times New Roman" w:hAnsi="Times New Roman" w:cs="Times New Roman"/>
          <w:b/>
          <w:bCs/>
          <w:sz w:val="24"/>
          <w:szCs w:val="24"/>
        </w:rPr>
      </w:pPr>
      <w:r w:rsidRPr="007A7B3B">
        <w:rPr>
          <w:rFonts w:ascii="Times New Roman" w:hAnsi="Times New Roman" w:cs="Times New Roman"/>
          <w:b/>
          <w:bCs/>
          <w:sz w:val="24"/>
          <w:szCs w:val="24"/>
        </w:rPr>
        <w:t>BAB V</w:t>
      </w:r>
      <w:r w:rsidR="007A7B3B">
        <w:rPr>
          <w:rFonts w:ascii="Times New Roman" w:hAnsi="Times New Roman" w:cs="Times New Roman"/>
          <w:b/>
          <w:bCs/>
          <w:sz w:val="24"/>
          <w:szCs w:val="24"/>
          <w:lang w:val="id-ID"/>
        </w:rPr>
        <w:t xml:space="preserve"> </w:t>
      </w:r>
      <w:r w:rsidRPr="007A7B3B">
        <w:rPr>
          <w:rFonts w:ascii="Times New Roman" w:hAnsi="Times New Roman" w:cs="Times New Roman"/>
          <w:b/>
          <w:bCs/>
          <w:sz w:val="24"/>
          <w:szCs w:val="24"/>
        </w:rPr>
        <w:t>PENUTUP</w:t>
      </w:r>
    </w:p>
    <w:p w14:paraId="3457AC4E" w14:textId="56961958" w:rsidR="00FE03E9" w:rsidRPr="00093922" w:rsidRDefault="00A9466D" w:rsidP="00383F8F">
      <w:pPr>
        <w:spacing w:line="480" w:lineRule="auto"/>
        <w:ind w:left="720"/>
        <w:jc w:val="both"/>
        <w:rPr>
          <w:rFonts w:ascii="Times New Roman" w:hAnsi="Times New Roman" w:cs="Times New Roman"/>
          <w:bCs/>
          <w:iCs/>
          <w:sz w:val="24"/>
          <w:szCs w:val="24"/>
          <w:lang w:val="id-ID"/>
        </w:rPr>
      </w:pPr>
      <w:r w:rsidRPr="00A9466D">
        <w:rPr>
          <w:rFonts w:ascii="Times New Roman" w:hAnsi="Times New Roman" w:cs="Times New Roman"/>
          <w:sz w:val="24"/>
          <w:szCs w:val="24"/>
        </w:rPr>
        <w:t>Bab 5 menguraikan kesimpulan dari penelitian yang telah dilakukan serta saran untuk disampaikan kepada objek penelitian atau bagi penelitian selanjutnya</w:t>
      </w:r>
      <w:bookmarkEnd w:id="0"/>
    </w:p>
    <w:p w14:paraId="3A77ADB4" w14:textId="77777777" w:rsidR="0017405B" w:rsidRPr="00752677" w:rsidRDefault="0017405B" w:rsidP="003321E7">
      <w:pPr>
        <w:widowControl w:val="0"/>
        <w:autoSpaceDE w:val="0"/>
        <w:autoSpaceDN w:val="0"/>
        <w:adjustRightInd w:val="0"/>
        <w:spacing w:after="0" w:line="480" w:lineRule="auto"/>
        <w:ind w:left="480" w:hanging="480"/>
        <w:rPr>
          <w:rFonts w:ascii="Times New Roman" w:hAnsi="Times New Roman" w:cs="Times New Roman"/>
          <w:b/>
          <w:sz w:val="24"/>
          <w:szCs w:val="24"/>
        </w:rPr>
      </w:pPr>
    </w:p>
    <w:sectPr w:rsidR="0017405B" w:rsidRPr="00752677" w:rsidSect="00383F8F">
      <w:headerReference w:type="default" r:id="rId9"/>
      <w:type w:val="continuous"/>
      <w:pgSz w:w="11906" w:h="16838" w:code="9"/>
      <w:pgMar w:top="1701" w:right="1701" w:bottom="2268"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EABC1" w14:textId="77777777" w:rsidR="00623109" w:rsidRDefault="00623109" w:rsidP="00D1380D">
      <w:pPr>
        <w:spacing w:after="0" w:line="240" w:lineRule="auto"/>
      </w:pPr>
      <w:r>
        <w:separator/>
      </w:r>
    </w:p>
    <w:p w14:paraId="74BFD357" w14:textId="77777777" w:rsidR="00623109" w:rsidRDefault="00623109"/>
  </w:endnote>
  <w:endnote w:type="continuationSeparator" w:id="0">
    <w:p w14:paraId="07F0403A" w14:textId="77777777" w:rsidR="00623109" w:rsidRDefault="00623109" w:rsidP="00D1380D">
      <w:pPr>
        <w:spacing w:after="0" w:line="240" w:lineRule="auto"/>
      </w:pPr>
      <w:r>
        <w:continuationSeparator/>
      </w:r>
    </w:p>
    <w:p w14:paraId="26DC94AA" w14:textId="77777777" w:rsidR="00623109" w:rsidRDefault="006231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7E86C" w14:textId="77777777" w:rsidR="00623109" w:rsidRDefault="00623109" w:rsidP="00D1380D">
      <w:pPr>
        <w:spacing w:after="0" w:line="240" w:lineRule="auto"/>
      </w:pPr>
      <w:r>
        <w:separator/>
      </w:r>
    </w:p>
    <w:p w14:paraId="7B6C5903" w14:textId="77777777" w:rsidR="00623109" w:rsidRDefault="00623109"/>
  </w:footnote>
  <w:footnote w:type="continuationSeparator" w:id="0">
    <w:p w14:paraId="3B101434" w14:textId="77777777" w:rsidR="00623109" w:rsidRDefault="00623109" w:rsidP="00D1380D">
      <w:pPr>
        <w:spacing w:after="0" w:line="240" w:lineRule="auto"/>
      </w:pPr>
      <w:r>
        <w:continuationSeparator/>
      </w:r>
    </w:p>
    <w:p w14:paraId="72E3DE76" w14:textId="77777777" w:rsidR="00623109" w:rsidRDefault="006231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CC1033A"/>
    <w:multiLevelType w:val="hybridMultilevel"/>
    <w:tmpl w:val="1194D9A0"/>
    <w:lvl w:ilvl="0" w:tplc="78D0677E">
      <w:start w:val="1"/>
      <w:numFmt w:val="decimal"/>
      <w:lvlText w:val="4.2.%1"/>
      <w:lvlJc w:val="left"/>
      <w:pPr>
        <w:ind w:left="360" w:hanging="360"/>
      </w:pPr>
      <w:rPr>
        <w:rFonts w:hint="default"/>
      </w:rPr>
    </w:lvl>
    <w:lvl w:ilvl="1" w:tplc="04210019" w:tentative="1">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6278A"/>
    <w:multiLevelType w:val="multilevel"/>
    <w:tmpl w:val="380A2470"/>
    <w:lvl w:ilvl="0">
      <w:start w:val="1"/>
      <w:numFmt w:val="decimal"/>
      <w:lvlText w:val="%1"/>
      <w:lvlJc w:val="left"/>
      <w:pPr>
        <w:ind w:left="1315" w:hanging="368"/>
      </w:pPr>
      <w:rPr>
        <w:rFonts w:hint="default"/>
        <w:lang w:val="id" w:eastAsia="en-US" w:bidi="ar-SA"/>
      </w:rPr>
    </w:lvl>
    <w:lvl w:ilvl="1">
      <w:start w:val="1"/>
      <w:numFmt w:val="decimal"/>
      <w:lvlText w:val="%1.%2"/>
      <w:lvlJc w:val="left"/>
      <w:pPr>
        <w:ind w:left="651" w:hanging="368"/>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786" w:hanging="360"/>
      </w:pPr>
      <w:rPr>
        <w:rFonts w:ascii="Times New Roman" w:eastAsia="Times New Roman" w:hAnsi="Times New Roman" w:cs="Times New Roman" w:hint="default"/>
        <w:spacing w:val="-2"/>
        <w:w w:val="100"/>
        <w:sz w:val="24"/>
        <w:szCs w:val="24"/>
        <w:lang w:val="id" w:eastAsia="en-US" w:bidi="ar-SA"/>
      </w:rPr>
    </w:lvl>
    <w:lvl w:ilvl="3">
      <w:numFmt w:val="bullet"/>
      <w:lvlText w:val="•"/>
      <w:lvlJc w:val="left"/>
      <w:pPr>
        <w:ind w:left="2903" w:hanging="360"/>
      </w:pPr>
      <w:rPr>
        <w:rFonts w:hint="default"/>
        <w:lang w:val="id" w:eastAsia="en-US" w:bidi="ar-SA"/>
      </w:rPr>
    </w:lvl>
    <w:lvl w:ilvl="4">
      <w:numFmt w:val="bullet"/>
      <w:lvlText w:val="•"/>
      <w:lvlJc w:val="left"/>
      <w:pPr>
        <w:ind w:left="3786" w:hanging="360"/>
      </w:pPr>
      <w:rPr>
        <w:rFonts w:hint="default"/>
        <w:lang w:val="id" w:eastAsia="en-US" w:bidi="ar-SA"/>
      </w:rPr>
    </w:lvl>
    <w:lvl w:ilvl="5">
      <w:numFmt w:val="bullet"/>
      <w:lvlText w:val="•"/>
      <w:lvlJc w:val="left"/>
      <w:pPr>
        <w:ind w:left="4669" w:hanging="360"/>
      </w:pPr>
      <w:rPr>
        <w:rFonts w:hint="default"/>
        <w:lang w:val="id" w:eastAsia="en-US" w:bidi="ar-SA"/>
      </w:rPr>
    </w:lvl>
    <w:lvl w:ilvl="6">
      <w:numFmt w:val="bullet"/>
      <w:lvlText w:val="•"/>
      <w:lvlJc w:val="left"/>
      <w:pPr>
        <w:ind w:left="5553" w:hanging="360"/>
      </w:pPr>
      <w:rPr>
        <w:rFonts w:hint="default"/>
        <w:lang w:val="id" w:eastAsia="en-US" w:bidi="ar-SA"/>
      </w:rPr>
    </w:lvl>
    <w:lvl w:ilvl="7">
      <w:numFmt w:val="bullet"/>
      <w:lvlText w:val="•"/>
      <w:lvlJc w:val="left"/>
      <w:pPr>
        <w:ind w:left="6436" w:hanging="360"/>
      </w:pPr>
      <w:rPr>
        <w:rFonts w:hint="default"/>
        <w:lang w:val="id" w:eastAsia="en-US" w:bidi="ar-SA"/>
      </w:rPr>
    </w:lvl>
    <w:lvl w:ilvl="8">
      <w:numFmt w:val="bullet"/>
      <w:lvlText w:val="•"/>
      <w:lvlJc w:val="left"/>
      <w:pPr>
        <w:ind w:left="7319" w:hanging="360"/>
      </w:pPr>
      <w:rPr>
        <w:rFonts w:hint="default"/>
        <w:lang w:val="id" w:eastAsia="en-US" w:bidi="ar-SA"/>
      </w:rPr>
    </w:lvl>
  </w:abstractNum>
  <w:abstractNum w:abstractNumId="7"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103B6F"/>
    <w:multiLevelType w:val="multilevel"/>
    <w:tmpl w:val="31AE632E"/>
    <w:lvl w:ilvl="0">
      <w:start w:val="1"/>
      <w:numFmt w:val="decimal"/>
      <w:lvlText w:val="%1."/>
      <w:lvlJc w:val="left"/>
      <w:pPr>
        <w:ind w:left="720" w:hanging="360"/>
      </w:pPr>
      <w:rPr>
        <w:rFonts w:hint="default"/>
      </w:rPr>
    </w:lvl>
    <w:lvl w:ilvl="1">
      <w:start w:val="1"/>
      <w:numFmt w:val="decimal"/>
      <w:isLgl/>
      <w:lvlText w:val="%1.%2"/>
      <w:lvlJc w:val="left"/>
      <w:pPr>
        <w:ind w:left="1434" w:hanging="1008"/>
      </w:pPr>
      <w:rPr>
        <w:rFonts w:hint="default"/>
      </w:rPr>
    </w:lvl>
    <w:lvl w:ilvl="2">
      <w:start w:val="1"/>
      <w:numFmt w:val="decimal"/>
      <w:isLgl/>
      <w:lvlText w:val="%1.%2.%3"/>
      <w:lvlJc w:val="left"/>
      <w:pPr>
        <w:ind w:left="1500" w:hanging="1008"/>
      </w:pPr>
      <w:rPr>
        <w:rFonts w:hint="default"/>
      </w:rPr>
    </w:lvl>
    <w:lvl w:ilvl="3">
      <w:start w:val="1"/>
      <w:numFmt w:val="decimal"/>
      <w:isLgl/>
      <w:lvlText w:val="%1.%2.%3.%4"/>
      <w:lvlJc w:val="left"/>
      <w:pPr>
        <w:ind w:left="1566" w:hanging="1008"/>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9"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27C7F05"/>
    <w:multiLevelType w:val="hybridMultilevel"/>
    <w:tmpl w:val="55AC1F52"/>
    <w:lvl w:ilvl="0" w:tplc="C1A46C08">
      <w:start w:val="1"/>
      <w:numFmt w:val="decimal"/>
      <w:lvlText w:val="3.2.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9302DE"/>
    <w:multiLevelType w:val="hybridMultilevel"/>
    <w:tmpl w:val="512C9C3E"/>
    <w:lvl w:ilvl="0" w:tplc="858A9CC6">
      <w:start w:val="1"/>
      <w:numFmt w:val="lowerLetter"/>
      <w:lvlText w:val="%1)"/>
      <w:lvlJc w:val="left"/>
      <w:pPr>
        <w:ind w:left="786" w:hanging="360"/>
      </w:pPr>
      <w:rPr>
        <w:rFonts w:ascii="Times New Roman" w:eastAsia="Times New Roman" w:hAnsi="Times New Roman" w:cs="Times New Roman" w:hint="default"/>
        <w:spacing w:val="-6"/>
        <w:w w:val="99"/>
        <w:sz w:val="24"/>
        <w:szCs w:val="24"/>
        <w:lang w:val="id" w:eastAsia="en-US" w:bidi="ar-SA"/>
      </w:rPr>
    </w:lvl>
    <w:lvl w:ilvl="1" w:tplc="093C8A30">
      <w:numFmt w:val="bullet"/>
      <w:lvlText w:val="•"/>
      <w:lvlJc w:val="left"/>
      <w:pPr>
        <w:ind w:left="1425" w:hanging="360"/>
      </w:pPr>
      <w:rPr>
        <w:rFonts w:hint="default"/>
        <w:lang w:val="id" w:eastAsia="en-US" w:bidi="ar-SA"/>
      </w:rPr>
    </w:lvl>
    <w:lvl w:ilvl="2" w:tplc="CECAABCE">
      <w:numFmt w:val="bullet"/>
      <w:lvlText w:val="•"/>
      <w:lvlJc w:val="left"/>
      <w:pPr>
        <w:ind w:left="2066" w:hanging="360"/>
      </w:pPr>
      <w:rPr>
        <w:rFonts w:hint="default"/>
        <w:lang w:val="id" w:eastAsia="en-US" w:bidi="ar-SA"/>
      </w:rPr>
    </w:lvl>
    <w:lvl w:ilvl="3" w:tplc="6C36B8E6">
      <w:numFmt w:val="bullet"/>
      <w:lvlText w:val="•"/>
      <w:lvlJc w:val="left"/>
      <w:pPr>
        <w:ind w:left="2706" w:hanging="360"/>
      </w:pPr>
      <w:rPr>
        <w:rFonts w:hint="default"/>
        <w:lang w:val="id" w:eastAsia="en-US" w:bidi="ar-SA"/>
      </w:rPr>
    </w:lvl>
    <w:lvl w:ilvl="4" w:tplc="EBDAA258">
      <w:numFmt w:val="bullet"/>
      <w:lvlText w:val="•"/>
      <w:lvlJc w:val="left"/>
      <w:pPr>
        <w:ind w:left="3347" w:hanging="360"/>
      </w:pPr>
      <w:rPr>
        <w:rFonts w:hint="default"/>
        <w:lang w:val="id" w:eastAsia="en-US" w:bidi="ar-SA"/>
      </w:rPr>
    </w:lvl>
    <w:lvl w:ilvl="5" w:tplc="B60424B0">
      <w:numFmt w:val="bullet"/>
      <w:lvlText w:val="•"/>
      <w:lvlJc w:val="left"/>
      <w:pPr>
        <w:ind w:left="3988" w:hanging="360"/>
      </w:pPr>
      <w:rPr>
        <w:rFonts w:hint="default"/>
        <w:lang w:val="id" w:eastAsia="en-US" w:bidi="ar-SA"/>
      </w:rPr>
    </w:lvl>
    <w:lvl w:ilvl="6" w:tplc="D206D888">
      <w:numFmt w:val="bullet"/>
      <w:lvlText w:val="•"/>
      <w:lvlJc w:val="left"/>
      <w:pPr>
        <w:ind w:left="4628" w:hanging="360"/>
      </w:pPr>
      <w:rPr>
        <w:rFonts w:hint="default"/>
        <w:lang w:val="id" w:eastAsia="en-US" w:bidi="ar-SA"/>
      </w:rPr>
    </w:lvl>
    <w:lvl w:ilvl="7" w:tplc="8DFC675C">
      <w:numFmt w:val="bullet"/>
      <w:lvlText w:val="•"/>
      <w:lvlJc w:val="left"/>
      <w:pPr>
        <w:ind w:left="5269" w:hanging="360"/>
      </w:pPr>
      <w:rPr>
        <w:rFonts w:hint="default"/>
        <w:lang w:val="id" w:eastAsia="en-US" w:bidi="ar-SA"/>
      </w:rPr>
    </w:lvl>
    <w:lvl w:ilvl="8" w:tplc="CD6A0C30">
      <w:numFmt w:val="bullet"/>
      <w:lvlText w:val="•"/>
      <w:lvlJc w:val="left"/>
      <w:pPr>
        <w:ind w:left="5910" w:hanging="360"/>
      </w:pPr>
      <w:rPr>
        <w:rFonts w:hint="default"/>
        <w:lang w:val="id" w:eastAsia="en-US" w:bidi="ar-SA"/>
      </w:rPr>
    </w:lvl>
  </w:abstractNum>
  <w:abstractNum w:abstractNumId="14" w15:restartNumberingAfterBreak="0">
    <w:nsid w:val="3F84598B"/>
    <w:multiLevelType w:val="hybridMultilevel"/>
    <w:tmpl w:val="D8EC7B28"/>
    <w:lvl w:ilvl="0" w:tplc="89A4EDA8">
      <w:start w:val="1"/>
      <w:numFmt w:val="decimal"/>
      <w:lvlText w:val="3.2.3.%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327971"/>
    <w:multiLevelType w:val="hybridMultilevel"/>
    <w:tmpl w:val="8A742D0A"/>
    <w:lvl w:ilvl="0" w:tplc="2CFC31F2">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1A2C26"/>
    <w:multiLevelType w:val="hybridMultilevel"/>
    <w:tmpl w:val="F88468A4"/>
    <w:lvl w:ilvl="0" w:tplc="E4FE909C">
      <w:start w:val="1"/>
      <w:numFmt w:val="decimal"/>
      <w:lvlText w:val="4.3.%1"/>
      <w:lvlJc w:val="left"/>
      <w:pPr>
        <w:ind w:left="360" w:hanging="360"/>
      </w:pPr>
      <w:rPr>
        <w:rFonts w:hint="default"/>
      </w:rPr>
    </w:lvl>
    <w:lvl w:ilvl="1" w:tplc="04210019">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9" w15:restartNumberingAfterBreak="0">
    <w:nsid w:val="53B80F9E"/>
    <w:multiLevelType w:val="multilevel"/>
    <w:tmpl w:val="2446EF08"/>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6B65BB4"/>
    <w:multiLevelType w:val="multilevel"/>
    <w:tmpl w:val="DD9663D0"/>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21" w15:restartNumberingAfterBreak="0">
    <w:nsid w:val="5B06359E"/>
    <w:multiLevelType w:val="hybridMultilevel"/>
    <w:tmpl w:val="5E9C0C0E"/>
    <w:lvl w:ilvl="0" w:tplc="19AC3606">
      <w:start w:val="1"/>
      <w:numFmt w:val="decimal"/>
      <w:lvlText w:val="%1."/>
      <w:lvlJc w:val="left"/>
      <w:pPr>
        <w:ind w:left="786" w:hanging="360"/>
      </w:pPr>
      <w:rPr>
        <w:rFonts w:hint="default"/>
      </w:rPr>
    </w:lvl>
    <w:lvl w:ilvl="1" w:tplc="04210019" w:tentative="1">
      <w:start w:val="1"/>
      <w:numFmt w:val="lowerLetter"/>
      <w:lvlText w:val="%2."/>
      <w:lvlJc w:val="left"/>
      <w:pPr>
        <w:ind w:left="191" w:hanging="360"/>
      </w:pPr>
    </w:lvl>
    <w:lvl w:ilvl="2" w:tplc="0421001B" w:tentative="1">
      <w:start w:val="1"/>
      <w:numFmt w:val="lowerRoman"/>
      <w:lvlText w:val="%3."/>
      <w:lvlJc w:val="right"/>
      <w:pPr>
        <w:ind w:left="911" w:hanging="180"/>
      </w:pPr>
    </w:lvl>
    <w:lvl w:ilvl="3" w:tplc="0421000F" w:tentative="1">
      <w:start w:val="1"/>
      <w:numFmt w:val="decimal"/>
      <w:lvlText w:val="%4."/>
      <w:lvlJc w:val="left"/>
      <w:pPr>
        <w:ind w:left="1631" w:hanging="360"/>
      </w:pPr>
    </w:lvl>
    <w:lvl w:ilvl="4" w:tplc="04210019" w:tentative="1">
      <w:start w:val="1"/>
      <w:numFmt w:val="lowerLetter"/>
      <w:lvlText w:val="%5."/>
      <w:lvlJc w:val="left"/>
      <w:pPr>
        <w:ind w:left="2351" w:hanging="360"/>
      </w:pPr>
    </w:lvl>
    <w:lvl w:ilvl="5" w:tplc="0421001B" w:tentative="1">
      <w:start w:val="1"/>
      <w:numFmt w:val="lowerRoman"/>
      <w:lvlText w:val="%6."/>
      <w:lvlJc w:val="right"/>
      <w:pPr>
        <w:ind w:left="3071" w:hanging="180"/>
      </w:pPr>
    </w:lvl>
    <w:lvl w:ilvl="6" w:tplc="0421000F" w:tentative="1">
      <w:start w:val="1"/>
      <w:numFmt w:val="decimal"/>
      <w:lvlText w:val="%7."/>
      <w:lvlJc w:val="left"/>
      <w:pPr>
        <w:ind w:left="3791" w:hanging="360"/>
      </w:pPr>
    </w:lvl>
    <w:lvl w:ilvl="7" w:tplc="04210019" w:tentative="1">
      <w:start w:val="1"/>
      <w:numFmt w:val="lowerLetter"/>
      <w:lvlText w:val="%8."/>
      <w:lvlJc w:val="left"/>
      <w:pPr>
        <w:ind w:left="4511" w:hanging="360"/>
      </w:pPr>
    </w:lvl>
    <w:lvl w:ilvl="8" w:tplc="0421001B" w:tentative="1">
      <w:start w:val="1"/>
      <w:numFmt w:val="lowerRoman"/>
      <w:lvlText w:val="%9."/>
      <w:lvlJc w:val="right"/>
      <w:pPr>
        <w:ind w:left="5231" w:hanging="180"/>
      </w:pPr>
    </w:lvl>
  </w:abstractNum>
  <w:abstractNum w:abstractNumId="22"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C24184A"/>
    <w:multiLevelType w:val="hybridMultilevel"/>
    <w:tmpl w:val="259C3E10"/>
    <w:lvl w:ilvl="0" w:tplc="92926E14">
      <w:start w:val="1"/>
      <w:numFmt w:val="decimal"/>
      <w:lvlText w:val="3.2.1.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C755F1"/>
    <w:multiLevelType w:val="hybridMultilevel"/>
    <w:tmpl w:val="B7E45300"/>
    <w:lvl w:ilvl="0" w:tplc="942CF13A">
      <w:start w:val="1"/>
      <w:numFmt w:val="decimal"/>
      <w:lvlText w:val="4.1.%1"/>
      <w:lvlJc w:val="left"/>
      <w:pPr>
        <w:ind w:left="180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1495"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62FA6DD8"/>
    <w:multiLevelType w:val="hybridMultilevel"/>
    <w:tmpl w:val="F3A0E4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30051CC"/>
    <w:multiLevelType w:val="hybridMultilevel"/>
    <w:tmpl w:val="8E444F08"/>
    <w:lvl w:ilvl="0" w:tplc="D158BDC4">
      <w:start w:val="1"/>
      <w:numFmt w:val="decimal"/>
      <w:lvlText w:val="4.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3D6459"/>
    <w:multiLevelType w:val="hybridMultilevel"/>
    <w:tmpl w:val="61080CE2"/>
    <w:lvl w:ilvl="0" w:tplc="349CBB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9A3824"/>
    <w:multiLevelType w:val="hybridMultilevel"/>
    <w:tmpl w:val="1D3ABBEE"/>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0" w15:restartNumberingAfterBreak="0">
    <w:nsid w:val="6A6F7E47"/>
    <w:multiLevelType w:val="hybridMultilevel"/>
    <w:tmpl w:val="7D92C10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0A28F1"/>
    <w:multiLevelType w:val="hybridMultilevel"/>
    <w:tmpl w:val="4446AABE"/>
    <w:lvl w:ilvl="0" w:tplc="3D4E3F60">
      <w:start w:val="1"/>
      <w:numFmt w:val="decimal"/>
      <w:lvlText w:val="3.2.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7BB4042A"/>
    <w:multiLevelType w:val="hybridMultilevel"/>
    <w:tmpl w:val="CE041A92"/>
    <w:lvl w:ilvl="0" w:tplc="9BA47186">
      <w:start w:val="1"/>
      <w:numFmt w:val="decimal"/>
      <w:lvlText w:val="3.2.1.3.%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44819529">
    <w:abstractNumId w:val="5"/>
  </w:num>
  <w:num w:numId="2" w16cid:durableId="1127048969">
    <w:abstractNumId w:val="25"/>
  </w:num>
  <w:num w:numId="3" w16cid:durableId="2140997851">
    <w:abstractNumId w:val="9"/>
  </w:num>
  <w:num w:numId="4" w16cid:durableId="229970805">
    <w:abstractNumId w:val="0"/>
  </w:num>
  <w:num w:numId="5" w16cid:durableId="2008243539">
    <w:abstractNumId w:val="3"/>
  </w:num>
  <w:num w:numId="6" w16cid:durableId="400181679">
    <w:abstractNumId w:val="12"/>
  </w:num>
  <w:num w:numId="7" w16cid:durableId="1248033660">
    <w:abstractNumId w:val="4"/>
  </w:num>
  <w:num w:numId="8" w16cid:durableId="425345861">
    <w:abstractNumId w:val="17"/>
  </w:num>
  <w:num w:numId="9" w16cid:durableId="112334336">
    <w:abstractNumId w:val="7"/>
  </w:num>
  <w:num w:numId="10" w16cid:durableId="348608640">
    <w:abstractNumId w:val="16"/>
  </w:num>
  <w:num w:numId="11" w16cid:durableId="1345937409">
    <w:abstractNumId w:val="10"/>
  </w:num>
  <w:num w:numId="12" w16cid:durableId="311105769">
    <w:abstractNumId w:val="31"/>
  </w:num>
  <w:num w:numId="13" w16cid:durableId="904530941">
    <w:abstractNumId w:val="1"/>
  </w:num>
  <w:num w:numId="14" w16cid:durableId="155539384">
    <w:abstractNumId w:val="22"/>
  </w:num>
  <w:num w:numId="15" w16cid:durableId="736826402">
    <w:abstractNumId w:val="20"/>
  </w:num>
  <w:num w:numId="16" w16cid:durableId="2128500634">
    <w:abstractNumId w:val="8"/>
  </w:num>
  <w:num w:numId="17" w16cid:durableId="772362468">
    <w:abstractNumId w:val="6"/>
  </w:num>
  <w:num w:numId="18" w16cid:durableId="2073386710">
    <w:abstractNumId w:val="19"/>
  </w:num>
  <w:num w:numId="19" w16cid:durableId="1547332817">
    <w:abstractNumId w:val="29"/>
  </w:num>
  <w:num w:numId="20" w16cid:durableId="1756708330">
    <w:abstractNumId w:val="30"/>
  </w:num>
  <w:num w:numId="21" w16cid:durableId="1821388502">
    <w:abstractNumId w:val="15"/>
  </w:num>
  <w:num w:numId="22" w16cid:durableId="1985115273">
    <w:abstractNumId w:val="32"/>
  </w:num>
  <w:num w:numId="23" w16cid:durableId="76446173">
    <w:abstractNumId w:val="23"/>
  </w:num>
  <w:num w:numId="24" w16cid:durableId="1474643241">
    <w:abstractNumId w:val="33"/>
  </w:num>
  <w:num w:numId="25" w16cid:durableId="1666712536">
    <w:abstractNumId w:val="11"/>
  </w:num>
  <w:num w:numId="26" w16cid:durableId="19211974">
    <w:abstractNumId w:val="14"/>
  </w:num>
  <w:num w:numId="27" w16cid:durableId="1795635362">
    <w:abstractNumId w:val="13"/>
  </w:num>
  <w:num w:numId="28" w16cid:durableId="1619487479">
    <w:abstractNumId w:val="27"/>
  </w:num>
  <w:num w:numId="29" w16cid:durableId="77487605">
    <w:abstractNumId w:val="24"/>
  </w:num>
  <w:num w:numId="30" w16cid:durableId="1528636851">
    <w:abstractNumId w:val="2"/>
  </w:num>
  <w:num w:numId="31" w16cid:durableId="356350018">
    <w:abstractNumId w:val="18"/>
  </w:num>
  <w:num w:numId="32" w16cid:durableId="1918590477">
    <w:abstractNumId w:val="26"/>
  </w:num>
  <w:num w:numId="33" w16cid:durableId="2050104947">
    <w:abstractNumId w:val="21"/>
  </w:num>
  <w:num w:numId="34" w16cid:durableId="2122796534">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079CB"/>
    <w:rsid w:val="00012DBF"/>
    <w:rsid w:val="00013637"/>
    <w:rsid w:val="00016030"/>
    <w:rsid w:val="00023109"/>
    <w:rsid w:val="0002759D"/>
    <w:rsid w:val="00027EFE"/>
    <w:rsid w:val="00031A96"/>
    <w:rsid w:val="00031F15"/>
    <w:rsid w:val="00034755"/>
    <w:rsid w:val="00034CD3"/>
    <w:rsid w:val="00036214"/>
    <w:rsid w:val="00036C3D"/>
    <w:rsid w:val="00036CF7"/>
    <w:rsid w:val="00037A8B"/>
    <w:rsid w:val="00040309"/>
    <w:rsid w:val="000414E1"/>
    <w:rsid w:val="00043A31"/>
    <w:rsid w:val="00044F05"/>
    <w:rsid w:val="0004543C"/>
    <w:rsid w:val="00050DAC"/>
    <w:rsid w:val="000524A5"/>
    <w:rsid w:val="00057422"/>
    <w:rsid w:val="0006354A"/>
    <w:rsid w:val="0006386F"/>
    <w:rsid w:val="00064109"/>
    <w:rsid w:val="0007148D"/>
    <w:rsid w:val="0007294B"/>
    <w:rsid w:val="00077695"/>
    <w:rsid w:val="00080EEF"/>
    <w:rsid w:val="00081ECA"/>
    <w:rsid w:val="000820F2"/>
    <w:rsid w:val="00093922"/>
    <w:rsid w:val="00094783"/>
    <w:rsid w:val="00094DEA"/>
    <w:rsid w:val="00095686"/>
    <w:rsid w:val="00095975"/>
    <w:rsid w:val="00095DD5"/>
    <w:rsid w:val="0009776F"/>
    <w:rsid w:val="000A1F63"/>
    <w:rsid w:val="000A2B24"/>
    <w:rsid w:val="000A39C1"/>
    <w:rsid w:val="000A40FB"/>
    <w:rsid w:val="000A46BF"/>
    <w:rsid w:val="000B0A61"/>
    <w:rsid w:val="000B0DC9"/>
    <w:rsid w:val="000B4CA4"/>
    <w:rsid w:val="000B6068"/>
    <w:rsid w:val="000B78F0"/>
    <w:rsid w:val="000C2571"/>
    <w:rsid w:val="000C2AED"/>
    <w:rsid w:val="000C3B68"/>
    <w:rsid w:val="000C741E"/>
    <w:rsid w:val="000C799F"/>
    <w:rsid w:val="000C7E90"/>
    <w:rsid w:val="000D0069"/>
    <w:rsid w:val="000D0FD1"/>
    <w:rsid w:val="000D421D"/>
    <w:rsid w:val="000D5074"/>
    <w:rsid w:val="000D5D46"/>
    <w:rsid w:val="000D6084"/>
    <w:rsid w:val="000D7348"/>
    <w:rsid w:val="000E1850"/>
    <w:rsid w:val="000E19DD"/>
    <w:rsid w:val="000E2E16"/>
    <w:rsid w:val="000E43E0"/>
    <w:rsid w:val="000E5F83"/>
    <w:rsid w:val="000E6898"/>
    <w:rsid w:val="000E7997"/>
    <w:rsid w:val="000F08A8"/>
    <w:rsid w:val="000F0B36"/>
    <w:rsid w:val="000F3065"/>
    <w:rsid w:val="000F4644"/>
    <w:rsid w:val="000F5547"/>
    <w:rsid w:val="00100F81"/>
    <w:rsid w:val="00101DCE"/>
    <w:rsid w:val="0010681A"/>
    <w:rsid w:val="00106840"/>
    <w:rsid w:val="00107753"/>
    <w:rsid w:val="0011058B"/>
    <w:rsid w:val="00110AE6"/>
    <w:rsid w:val="00112802"/>
    <w:rsid w:val="001133C5"/>
    <w:rsid w:val="00113E5A"/>
    <w:rsid w:val="00114C56"/>
    <w:rsid w:val="001161C1"/>
    <w:rsid w:val="001162D7"/>
    <w:rsid w:val="0011650A"/>
    <w:rsid w:val="00120CDB"/>
    <w:rsid w:val="00120EA5"/>
    <w:rsid w:val="00121438"/>
    <w:rsid w:val="00127800"/>
    <w:rsid w:val="00127C83"/>
    <w:rsid w:val="001327F7"/>
    <w:rsid w:val="00132C0D"/>
    <w:rsid w:val="001376E0"/>
    <w:rsid w:val="001400E4"/>
    <w:rsid w:val="00141EE5"/>
    <w:rsid w:val="0014211D"/>
    <w:rsid w:val="0014237C"/>
    <w:rsid w:val="001442AC"/>
    <w:rsid w:val="00144A6D"/>
    <w:rsid w:val="001451A9"/>
    <w:rsid w:val="001456A9"/>
    <w:rsid w:val="001456B9"/>
    <w:rsid w:val="0014613D"/>
    <w:rsid w:val="00150CCE"/>
    <w:rsid w:val="001540D4"/>
    <w:rsid w:val="00154A4A"/>
    <w:rsid w:val="00155863"/>
    <w:rsid w:val="00155917"/>
    <w:rsid w:val="001562EB"/>
    <w:rsid w:val="0015776B"/>
    <w:rsid w:val="001605BF"/>
    <w:rsid w:val="00160C03"/>
    <w:rsid w:val="00161FCB"/>
    <w:rsid w:val="00165414"/>
    <w:rsid w:val="00165C11"/>
    <w:rsid w:val="00166AB6"/>
    <w:rsid w:val="001677A0"/>
    <w:rsid w:val="00171186"/>
    <w:rsid w:val="001720F7"/>
    <w:rsid w:val="0017405B"/>
    <w:rsid w:val="001744E2"/>
    <w:rsid w:val="00177421"/>
    <w:rsid w:val="00181000"/>
    <w:rsid w:val="00181886"/>
    <w:rsid w:val="00183929"/>
    <w:rsid w:val="00183C33"/>
    <w:rsid w:val="00184053"/>
    <w:rsid w:val="00184FB9"/>
    <w:rsid w:val="001855AC"/>
    <w:rsid w:val="001857F2"/>
    <w:rsid w:val="00185C08"/>
    <w:rsid w:val="00186135"/>
    <w:rsid w:val="00187C37"/>
    <w:rsid w:val="0019014B"/>
    <w:rsid w:val="001954B7"/>
    <w:rsid w:val="00195EA3"/>
    <w:rsid w:val="001974DE"/>
    <w:rsid w:val="001977E0"/>
    <w:rsid w:val="001A027E"/>
    <w:rsid w:val="001A030E"/>
    <w:rsid w:val="001A2706"/>
    <w:rsid w:val="001A287B"/>
    <w:rsid w:val="001A29BB"/>
    <w:rsid w:val="001A2F14"/>
    <w:rsid w:val="001A53D8"/>
    <w:rsid w:val="001A5487"/>
    <w:rsid w:val="001A5B46"/>
    <w:rsid w:val="001B12E5"/>
    <w:rsid w:val="001B15F5"/>
    <w:rsid w:val="001B32A9"/>
    <w:rsid w:val="001B372A"/>
    <w:rsid w:val="001B39F5"/>
    <w:rsid w:val="001C19A8"/>
    <w:rsid w:val="001C2AA4"/>
    <w:rsid w:val="001C5025"/>
    <w:rsid w:val="001C6668"/>
    <w:rsid w:val="001D08B9"/>
    <w:rsid w:val="001D123F"/>
    <w:rsid w:val="001D2E47"/>
    <w:rsid w:val="001D60CF"/>
    <w:rsid w:val="001E3361"/>
    <w:rsid w:val="001E3720"/>
    <w:rsid w:val="001E4DCD"/>
    <w:rsid w:val="001E7C12"/>
    <w:rsid w:val="001F09AE"/>
    <w:rsid w:val="001F217D"/>
    <w:rsid w:val="001F3C0A"/>
    <w:rsid w:val="001F43B3"/>
    <w:rsid w:val="001F4549"/>
    <w:rsid w:val="00200071"/>
    <w:rsid w:val="00200C11"/>
    <w:rsid w:val="00204C16"/>
    <w:rsid w:val="00205874"/>
    <w:rsid w:val="00205F20"/>
    <w:rsid w:val="00206336"/>
    <w:rsid w:val="00206A60"/>
    <w:rsid w:val="002110D8"/>
    <w:rsid w:val="0021132C"/>
    <w:rsid w:val="002114AC"/>
    <w:rsid w:val="002121E7"/>
    <w:rsid w:val="00213D31"/>
    <w:rsid w:val="00216732"/>
    <w:rsid w:val="0022022C"/>
    <w:rsid w:val="00225E1B"/>
    <w:rsid w:val="0022696B"/>
    <w:rsid w:val="00226AEE"/>
    <w:rsid w:val="00230251"/>
    <w:rsid w:val="002324C8"/>
    <w:rsid w:val="002337A9"/>
    <w:rsid w:val="00233F91"/>
    <w:rsid w:val="00235B31"/>
    <w:rsid w:val="00242499"/>
    <w:rsid w:val="00246019"/>
    <w:rsid w:val="00250A64"/>
    <w:rsid w:val="0025253A"/>
    <w:rsid w:val="00252F7B"/>
    <w:rsid w:val="00253ED7"/>
    <w:rsid w:val="00257D91"/>
    <w:rsid w:val="002618C5"/>
    <w:rsid w:val="00270804"/>
    <w:rsid w:val="00271C98"/>
    <w:rsid w:val="002830FA"/>
    <w:rsid w:val="0028526F"/>
    <w:rsid w:val="00287231"/>
    <w:rsid w:val="002938D3"/>
    <w:rsid w:val="00294C77"/>
    <w:rsid w:val="002959B8"/>
    <w:rsid w:val="00296F9D"/>
    <w:rsid w:val="00297D5D"/>
    <w:rsid w:val="002A1FC0"/>
    <w:rsid w:val="002A2502"/>
    <w:rsid w:val="002A47C8"/>
    <w:rsid w:val="002A751F"/>
    <w:rsid w:val="002B60A2"/>
    <w:rsid w:val="002B71C0"/>
    <w:rsid w:val="002B7E81"/>
    <w:rsid w:val="002C1EB5"/>
    <w:rsid w:val="002C3995"/>
    <w:rsid w:val="002C535C"/>
    <w:rsid w:val="002C6D49"/>
    <w:rsid w:val="002C7894"/>
    <w:rsid w:val="002D0043"/>
    <w:rsid w:val="002D10A6"/>
    <w:rsid w:val="002D37DF"/>
    <w:rsid w:val="002D552E"/>
    <w:rsid w:val="002D6C48"/>
    <w:rsid w:val="002D7735"/>
    <w:rsid w:val="002D7D99"/>
    <w:rsid w:val="002E5599"/>
    <w:rsid w:val="002F177B"/>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C30"/>
    <w:rsid w:val="00323437"/>
    <w:rsid w:val="00324577"/>
    <w:rsid w:val="003249BE"/>
    <w:rsid w:val="00327077"/>
    <w:rsid w:val="003302F7"/>
    <w:rsid w:val="003321E7"/>
    <w:rsid w:val="00334476"/>
    <w:rsid w:val="00334D4C"/>
    <w:rsid w:val="003357D5"/>
    <w:rsid w:val="00336C68"/>
    <w:rsid w:val="0033711D"/>
    <w:rsid w:val="00341DD8"/>
    <w:rsid w:val="00344129"/>
    <w:rsid w:val="003441BF"/>
    <w:rsid w:val="003444B8"/>
    <w:rsid w:val="003444CB"/>
    <w:rsid w:val="00346367"/>
    <w:rsid w:val="003475E3"/>
    <w:rsid w:val="00347F3A"/>
    <w:rsid w:val="00350379"/>
    <w:rsid w:val="0035568A"/>
    <w:rsid w:val="0035616E"/>
    <w:rsid w:val="00361B10"/>
    <w:rsid w:val="003621FC"/>
    <w:rsid w:val="0036338F"/>
    <w:rsid w:val="003634F5"/>
    <w:rsid w:val="00367563"/>
    <w:rsid w:val="0037101A"/>
    <w:rsid w:val="00372332"/>
    <w:rsid w:val="00373FBC"/>
    <w:rsid w:val="0037408E"/>
    <w:rsid w:val="00374B0F"/>
    <w:rsid w:val="003751DC"/>
    <w:rsid w:val="00375BD9"/>
    <w:rsid w:val="003804BA"/>
    <w:rsid w:val="0038346F"/>
    <w:rsid w:val="00383F8F"/>
    <w:rsid w:val="00385A54"/>
    <w:rsid w:val="003867E1"/>
    <w:rsid w:val="00387ED3"/>
    <w:rsid w:val="00391835"/>
    <w:rsid w:val="00391F99"/>
    <w:rsid w:val="00392087"/>
    <w:rsid w:val="003929B1"/>
    <w:rsid w:val="0039673B"/>
    <w:rsid w:val="00396F13"/>
    <w:rsid w:val="003A1B53"/>
    <w:rsid w:val="003A378B"/>
    <w:rsid w:val="003A5E67"/>
    <w:rsid w:val="003A6281"/>
    <w:rsid w:val="003A6A34"/>
    <w:rsid w:val="003B09A2"/>
    <w:rsid w:val="003B2F28"/>
    <w:rsid w:val="003B3732"/>
    <w:rsid w:val="003B533C"/>
    <w:rsid w:val="003B6551"/>
    <w:rsid w:val="003B7405"/>
    <w:rsid w:val="003C4FBC"/>
    <w:rsid w:val="003C727A"/>
    <w:rsid w:val="003D1331"/>
    <w:rsid w:val="003D205D"/>
    <w:rsid w:val="003D20CE"/>
    <w:rsid w:val="003D31B7"/>
    <w:rsid w:val="003D5739"/>
    <w:rsid w:val="003D601F"/>
    <w:rsid w:val="003E0F28"/>
    <w:rsid w:val="003E223A"/>
    <w:rsid w:val="003E4C0E"/>
    <w:rsid w:val="003E55BF"/>
    <w:rsid w:val="003E5F2E"/>
    <w:rsid w:val="003E678A"/>
    <w:rsid w:val="003F52EA"/>
    <w:rsid w:val="003F722E"/>
    <w:rsid w:val="003F77CC"/>
    <w:rsid w:val="003F7F47"/>
    <w:rsid w:val="00405CFC"/>
    <w:rsid w:val="00406FE7"/>
    <w:rsid w:val="004114A7"/>
    <w:rsid w:val="00412DA6"/>
    <w:rsid w:val="00414A15"/>
    <w:rsid w:val="004210B1"/>
    <w:rsid w:val="00421708"/>
    <w:rsid w:val="00423EB9"/>
    <w:rsid w:val="004258FC"/>
    <w:rsid w:val="0043045E"/>
    <w:rsid w:val="0043101C"/>
    <w:rsid w:val="0043193C"/>
    <w:rsid w:val="00434841"/>
    <w:rsid w:val="00435B94"/>
    <w:rsid w:val="00436258"/>
    <w:rsid w:val="004376E2"/>
    <w:rsid w:val="00443F67"/>
    <w:rsid w:val="00445773"/>
    <w:rsid w:val="00446217"/>
    <w:rsid w:val="00446AA6"/>
    <w:rsid w:val="00450AAB"/>
    <w:rsid w:val="0045151E"/>
    <w:rsid w:val="00452BDA"/>
    <w:rsid w:val="00453BED"/>
    <w:rsid w:val="004554EA"/>
    <w:rsid w:val="00457EDA"/>
    <w:rsid w:val="00461747"/>
    <w:rsid w:val="00461832"/>
    <w:rsid w:val="00464452"/>
    <w:rsid w:val="004677DA"/>
    <w:rsid w:val="0047132E"/>
    <w:rsid w:val="00474161"/>
    <w:rsid w:val="004748F6"/>
    <w:rsid w:val="00475812"/>
    <w:rsid w:val="0048099A"/>
    <w:rsid w:val="00481098"/>
    <w:rsid w:val="00481EFD"/>
    <w:rsid w:val="00482348"/>
    <w:rsid w:val="004831FD"/>
    <w:rsid w:val="00483504"/>
    <w:rsid w:val="00483CCD"/>
    <w:rsid w:val="00491916"/>
    <w:rsid w:val="00491DE5"/>
    <w:rsid w:val="00491FBA"/>
    <w:rsid w:val="00492065"/>
    <w:rsid w:val="0049395C"/>
    <w:rsid w:val="00493CA7"/>
    <w:rsid w:val="00493D2B"/>
    <w:rsid w:val="00494BF3"/>
    <w:rsid w:val="00496ECE"/>
    <w:rsid w:val="00497AF0"/>
    <w:rsid w:val="004A08E2"/>
    <w:rsid w:val="004A211A"/>
    <w:rsid w:val="004A404E"/>
    <w:rsid w:val="004A4320"/>
    <w:rsid w:val="004A64B5"/>
    <w:rsid w:val="004B07FE"/>
    <w:rsid w:val="004B1772"/>
    <w:rsid w:val="004B30E7"/>
    <w:rsid w:val="004B491F"/>
    <w:rsid w:val="004B54BB"/>
    <w:rsid w:val="004B7132"/>
    <w:rsid w:val="004C4452"/>
    <w:rsid w:val="004C4CA7"/>
    <w:rsid w:val="004C5B74"/>
    <w:rsid w:val="004D5C90"/>
    <w:rsid w:val="004D66E9"/>
    <w:rsid w:val="004D7975"/>
    <w:rsid w:val="004E215B"/>
    <w:rsid w:val="004E34E3"/>
    <w:rsid w:val="004E484D"/>
    <w:rsid w:val="004E4D39"/>
    <w:rsid w:val="004E4DA1"/>
    <w:rsid w:val="004E57F3"/>
    <w:rsid w:val="004E5807"/>
    <w:rsid w:val="004E5E09"/>
    <w:rsid w:val="004E63EA"/>
    <w:rsid w:val="004E64CC"/>
    <w:rsid w:val="004E6AEF"/>
    <w:rsid w:val="004E7217"/>
    <w:rsid w:val="004F1EE8"/>
    <w:rsid w:val="004F2960"/>
    <w:rsid w:val="004F6693"/>
    <w:rsid w:val="004F6754"/>
    <w:rsid w:val="004F699B"/>
    <w:rsid w:val="005009FE"/>
    <w:rsid w:val="00500E56"/>
    <w:rsid w:val="005026F1"/>
    <w:rsid w:val="0050298D"/>
    <w:rsid w:val="005050AA"/>
    <w:rsid w:val="005057BC"/>
    <w:rsid w:val="005062C8"/>
    <w:rsid w:val="00506755"/>
    <w:rsid w:val="00511829"/>
    <w:rsid w:val="0051216D"/>
    <w:rsid w:val="00512DD6"/>
    <w:rsid w:val="00513BBF"/>
    <w:rsid w:val="00514051"/>
    <w:rsid w:val="00515BBC"/>
    <w:rsid w:val="00515DB8"/>
    <w:rsid w:val="00517AF7"/>
    <w:rsid w:val="00521EC2"/>
    <w:rsid w:val="005231A9"/>
    <w:rsid w:val="00523AA4"/>
    <w:rsid w:val="00530E01"/>
    <w:rsid w:val="00532355"/>
    <w:rsid w:val="00532381"/>
    <w:rsid w:val="00533175"/>
    <w:rsid w:val="00533681"/>
    <w:rsid w:val="00535E01"/>
    <w:rsid w:val="00536916"/>
    <w:rsid w:val="005408A9"/>
    <w:rsid w:val="00541168"/>
    <w:rsid w:val="00541AAE"/>
    <w:rsid w:val="0054334E"/>
    <w:rsid w:val="0054367A"/>
    <w:rsid w:val="00544DA6"/>
    <w:rsid w:val="00545B63"/>
    <w:rsid w:val="00547CE5"/>
    <w:rsid w:val="0055087D"/>
    <w:rsid w:val="00551B86"/>
    <w:rsid w:val="0055251B"/>
    <w:rsid w:val="00554BCD"/>
    <w:rsid w:val="00554F1B"/>
    <w:rsid w:val="005564BB"/>
    <w:rsid w:val="00556C34"/>
    <w:rsid w:val="00560EA0"/>
    <w:rsid w:val="00564F3B"/>
    <w:rsid w:val="00565A34"/>
    <w:rsid w:val="00571FE5"/>
    <w:rsid w:val="00572BF7"/>
    <w:rsid w:val="0057376E"/>
    <w:rsid w:val="00574F53"/>
    <w:rsid w:val="00576A26"/>
    <w:rsid w:val="005808CD"/>
    <w:rsid w:val="00580B74"/>
    <w:rsid w:val="00580B84"/>
    <w:rsid w:val="00581C74"/>
    <w:rsid w:val="005821C6"/>
    <w:rsid w:val="00582BC6"/>
    <w:rsid w:val="00583094"/>
    <w:rsid w:val="00583F9D"/>
    <w:rsid w:val="005853C1"/>
    <w:rsid w:val="00586C86"/>
    <w:rsid w:val="00587617"/>
    <w:rsid w:val="00587E3F"/>
    <w:rsid w:val="005907C5"/>
    <w:rsid w:val="00590B5B"/>
    <w:rsid w:val="00594DB4"/>
    <w:rsid w:val="005960BF"/>
    <w:rsid w:val="005A388A"/>
    <w:rsid w:val="005B10C9"/>
    <w:rsid w:val="005B22CA"/>
    <w:rsid w:val="005B2796"/>
    <w:rsid w:val="005B4C7B"/>
    <w:rsid w:val="005C09A9"/>
    <w:rsid w:val="005C130D"/>
    <w:rsid w:val="005C39B8"/>
    <w:rsid w:val="005C4F9C"/>
    <w:rsid w:val="005C680D"/>
    <w:rsid w:val="005D0785"/>
    <w:rsid w:val="005D0DA0"/>
    <w:rsid w:val="005D1172"/>
    <w:rsid w:val="005D211A"/>
    <w:rsid w:val="005D3536"/>
    <w:rsid w:val="005D57F1"/>
    <w:rsid w:val="005D5A74"/>
    <w:rsid w:val="005E0754"/>
    <w:rsid w:val="005E23E7"/>
    <w:rsid w:val="005E2C4A"/>
    <w:rsid w:val="005E3FA0"/>
    <w:rsid w:val="005E5255"/>
    <w:rsid w:val="005E5F23"/>
    <w:rsid w:val="005E69E0"/>
    <w:rsid w:val="005E6B23"/>
    <w:rsid w:val="005E70E9"/>
    <w:rsid w:val="005F1260"/>
    <w:rsid w:val="005F1435"/>
    <w:rsid w:val="005F24E9"/>
    <w:rsid w:val="005F3F92"/>
    <w:rsid w:val="005F5ACF"/>
    <w:rsid w:val="005F7823"/>
    <w:rsid w:val="00600773"/>
    <w:rsid w:val="00600F71"/>
    <w:rsid w:val="006029C7"/>
    <w:rsid w:val="006035D4"/>
    <w:rsid w:val="0060568A"/>
    <w:rsid w:val="00607887"/>
    <w:rsid w:val="00612578"/>
    <w:rsid w:val="0061460B"/>
    <w:rsid w:val="00614BBD"/>
    <w:rsid w:val="00615D84"/>
    <w:rsid w:val="00621140"/>
    <w:rsid w:val="00623109"/>
    <w:rsid w:val="0062377C"/>
    <w:rsid w:val="006257D8"/>
    <w:rsid w:val="00626140"/>
    <w:rsid w:val="00630D57"/>
    <w:rsid w:val="006326FB"/>
    <w:rsid w:val="00635070"/>
    <w:rsid w:val="00636811"/>
    <w:rsid w:val="00640356"/>
    <w:rsid w:val="00644231"/>
    <w:rsid w:val="00644F78"/>
    <w:rsid w:val="00645B15"/>
    <w:rsid w:val="006479D2"/>
    <w:rsid w:val="00657595"/>
    <w:rsid w:val="00665709"/>
    <w:rsid w:val="00665E18"/>
    <w:rsid w:val="00666426"/>
    <w:rsid w:val="006668FC"/>
    <w:rsid w:val="006673F4"/>
    <w:rsid w:val="006677AD"/>
    <w:rsid w:val="00671C19"/>
    <w:rsid w:val="00672523"/>
    <w:rsid w:val="006736AF"/>
    <w:rsid w:val="00673C45"/>
    <w:rsid w:val="006819E6"/>
    <w:rsid w:val="00682CA8"/>
    <w:rsid w:val="00683EAC"/>
    <w:rsid w:val="006840B6"/>
    <w:rsid w:val="00692F2F"/>
    <w:rsid w:val="00696C06"/>
    <w:rsid w:val="0069704E"/>
    <w:rsid w:val="00697D84"/>
    <w:rsid w:val="006A2EFC"/>
    <w:rsid w:val="006A69C0"/>
    <w:rsid w:val="006A7178"/>
    <w:rsid w:val="006A78ED"/>
    <w:rsid w:val="006B1DA6"/>
    <w:rsid w:val="006B3B16"/>
    <w:rsid w:val="006B56D1"/>
    <w:rsid w:val="006B626E"/>
    <w:rsid w:val="006C1719"/>
    <w:rsid w:val="006C2960"/>
    <w:rsid w:val="006C5C64"/>
    <w:rsid w:val="006C6C32"/>
    <w:rsid w:val="006D3118"/>
    <w:rsid w:val="006D3AA9"/>
    <w:rsid w:val="006E28E8"/>
    <w:rsid w:val="006E2C2D"/>
    <w:rsid w:val="006E3117"/>
    <w:rsid w:val="006E3797"/>
    <w:rsid w:val="006E454E"/>
    <w:rsid w:val="006E5116"/>
    <w:rsid w:val="006E5B43"/>
    <w:rsid w:val="006F4A8A"/>
    <w:rsid w:val="006F6C26"/>
    <w:rsid w:val="007016E7"/>
    <w:rsid w:val="00705CFF"/>
    <w:rsid w:val="00706384"/>
    <w:rsid w:val="00712632"/>
    <w:rsid w:val="007137A5"/>
    <w:rsid w:val="00713924"/>
    <w:rsid w:val="00713945"/>
    <w:rsid w:val="00714120"/>
    <w:rsid w:val="0071640B"/>
    <w:rsid w:val="0072249B"/>
    <w:rsid w:val="00723A6F"/>
    <w:rsid w:val="0072687B"/>
    <w:rsid w:val="00727BBA"/>
    <w:rsid w:val="00734516"/>
    <w:rsid w:val="00736224"/>
    <w:rsid w:val="00737623"/>
    <w:rsid w:val="00743C6D"/>
    <w:rsid w:val="00743DA3"/>
    <w:rsid w:val="007440FF"/>
    <w:rsid w:val="007451ED"/>
    <w:rsid w:val="0074660C"/>
    <w:rsid w:val="00746D89"/>
    <w:rsid w:val="00747986"/>
    <w:rsid w:val="00747DE5"/>
    <w:rsid w:val="00750D03"/>
    <w:rsid w:val="00752276"/>
    <w:rsid w:val="00752677"/>
    <w:rsid w:val="00752B3F"/>
    <w:rsid w:val="0075534A"/>
    <w:rsid w:val="00755EE9"/>
    <w:rsid w:val="00755F15"/>
    <w:rsid w:val="007573B0"/>
    <w:rsid w:val="00760420"/>
    <w:rsid w:val="00760FB3"/>
    <w:rsid w:val="007707C8"/>
    <w:rsid w:val="00770F52"/>
    <w:rsid w:val="0077174A"/>
    <w:rsid w:val="007722A7"/>
    <w:rsid w:val="00774C3A"/>
    <w:rsid w:val="007762D3"/>
    <w:rsid w:val="007774D1"/>
    <w:rsid w:val="0077780F"/>
    <w:rsid w:val="00777D34"/>
    <w:rsid w:val="00780F0D"/>
    <w:rsid w:val="00782D43"/>
    <w:rsid w:val="00784FAB"/>
    <w:rsid w:val="00787991"/>
    <w:rsid w:val="00790128"/>
    <w:rsid w:val="00791E6B"/>
    <w:rsid w:val="00792875"/>
    <w:rsid w:val="00793EAB"/>
    <w:rsid w:val="007957BE"/>
    <w:rsid w:val="007971F5"/>
    <w:rsid w:val="00797630"/>
    <w:rsid w:val="007A40C0"/>
    <w:rsid w:val="007A7B3B"/>
    <w:rsid w:val="007B10C0"/>
    <w:rsid w:val="007B2DFE"/>
    <w:rsid w:val="007C17F0"/>
    <w:rsid w:val="007C3413"/>
    <w:rsid w:val="007C7328"/>
    <w:rsid w:val="007C7E90"/>
    <w:rsid w:val="007D0D87"/>
    <w:rsid w:val="007D22EA"/>
    <w:rsid w:val="007D4317"/>
    <w:rsid w:val="007E03EB"/>
    <w:rsid w:val="007E0770"/>
    <w:rsid w:val="007E08E1"/>
    <w:rsid w:val="007E1934"/>
    <w:rsid w:val="007E71B1"/>
    <w:rsid w:val="007F0B37"/>
    <w:rsid w:val="007F1744"/>
    <w:rsid w:val="007F19CC"/>
    <w:rsid w:val="007F2E31"/>
    <w:rsid w:val="007F33F3"/>
    <w:rsid w:val="007F49E9"/>
    <w:rsid w:val="007F531A"/>
    <w:rsid w:val="007F6EFA"/>
    <w:rsid w:val="007F7710"/>
    <w:rsid w:val="00801EC9"/>
    <w:rsid w:val="008057D2"/>
    <w:rsid w:val="00806961"/>
    <w:rsid w:val="0080718C"/>
    <w:rsid w:val="00807BEB"/>
    <w:rsid w:val="00810168"/>
    <w:rsid w:val="00812C50"/>
    <w:rsid w:val="0081450D"/>
    <w:rsid w:val="00816C85"/>
    <w:rsid w:val="00817E9B"/>
    <w:rsid w:val="00822AAF"/>
    <w:rsid w:val="00831FAB"/>
    <w:rsid w:val="00836214"/>
    <w:rsid w:val="00837248"/>
    <w:rsid w:val="00837D39"/>
    <w:rsid w:val="008404F3"/>
    <w:rsid w:val="00842C53"/>
    <w:rsid w:val="00842E60"/>
    <w:rsid w:val="00843BBB"/>
    <w:rsid w:val="00845A34"/>
    <w:rsid w:val="00847188"/>
    <w:rsid w:val="00847B47"/>
    <w:rsid w:val="0085184D"/>
    <w:rsid w:val="00852CF2"/>
    <w:rsid w:val="00852D67"/>
    <w:rsid w:val="00853E9B"/>
    <w:rsid w:val="00853FF8"/>
    <w:rsid w:val="00854CB6"/>
    <w:rsid w:val="00857EBD"/>
    <w:rsid w:val="008601A2"/>
    <w:rsid w:val="00861DF7"/>
    <w:rsid w:val="00863AC7"/>
    <w:rsid w:val="00864EB8"/>
    <w:rsid w:val="00865132"/>
    <w:rsid w:val="00871322"/>
    <w:rsid w:val="008800B2"/>
    <w:rsid w:val="00880124"/>
    <w:rsid w:val="0088108C"/>
    <w:rsid w:val="00881978"/>
    <w:rsid w:val="00883203"/>
    <w:rsid w:val="008836B4"/>
    <w:rsid w:val="00883DB0"/>
    <w:rsid w:val="0089166F"/>
    <w:rsid w:val="0089176D"/>
    <w:rsid w:val="00891A89"/>
    <w:rsid w:val="008935AB"/>
    <w:rsid w:val="00894715"/>
    <w:rsid w:val="008950CB"/>
    <w:rsid w:val="00895F50"/>
    <w:rsid w:val="008A03EF"/>
    <w:rsid w:val="008A09BD"/>
    <w:rsid w:val="008A0E4B"/>
    <w:rsid w:val="008A1BC6"/>
    <w:rsid w:val="008A2DE6"/>
    <w:rsid w:val="008A42F8"/>
    <w:rsid w:val="008A5B9C"/>
    <w:rsid w:val="008A6B61"/>
    <w:rsid w:val="008A77A1"/>
    <w:rsid w:val="008A7A59"/>
    <w:rsid w:val="008A7AFD"/>
    <w:rsid w:val="008A7B8B"/>
    <w:rsid w:val="008A7F42"/>
    <w:rsid w:val="008B1CE6"/>
    <w:rsid w:val="008B2287"/>
    <w:rsid w:val="008B5DFB"/>
    <w:rsid w:val="008B743C"/>
    <w:rsid w:val="008C1E59"/>
    <w:rsid w:val="008C3B8D"/>
    <w:rsid w:val="008C5B9D"/>
    <w:rsid w:val="008C5BF1"/>
    <w:rsid w:val="008D0C94"/>
    <w:rsid w:val="008D27C4"/>
    <w:rsid w:val="008D2964"/>
    <w:rsid w:val="008D2EB4"/>
    <w:rsid w:val="008D45C4"/>
    <w:rsid w:val="008D4C3C"/>
    <w:rsid w:val="008D4E51"/>
    <w:rsid w:val="008E02A4"/>
    <w:rsid w:val="008E2005"/>
    <w:rsid w:val="008E2B48"/>
    <w:rsid w:val="008E3685"/>
    <w:rsid w:val="008E7E9D"/>
    <w:rsid w:val="008F0552"/>
    <w:rsid w:val="008F05D0"/>
    <w:rsid w:val="008F107C"/>
    <w:rsid w:val="008F4245"/>
    <w:rsid w:val="008F529C"/>
    <w:rsid w:val="008F54FD"/>
    <w:rsid w:val="008F6D7D"/>
    <w:rsid w:val="00902236"/>
    <w:rsid w:val="00903F72"/>
    <w:rsid w:val="00904E76"/>
    <w:rsid w:val="0090781B"/>
    <w:rsid w:val="00910945"/>
    <w:rsid w:val="009113E7"/>
    <w:rsid w:val="00912B9B"/>
    <w:rsid w:val="0091472B"/>
    <w:rsid w:val="00917935"/>
    <w:rsid w:val="00920F8C"/>
    <w:rsid w:val="0093072E"/>
    <w:rsid w:val="00932993"/>
    <w:rsid w:val="00935790"/>
    <w:rsid w:val="00935DFB"/>
    <w:rsid w:val="00940678"/>
    <w:rsid w:val="00940A34"/>
    <w:rsid w:val="0094176D"/>
    <w:rsid w:val="0094244E"/>
    <w:rsid w:val="00942558"/>
    <w:rsid w:val="009440AE"/>
    <w:rsid w:val="009459BD"/>
    <w:rsid w:val="00946467"/>
    <w:rsid w:val="00947B32"/>
    <w:rsid w:val="009507BC"/>
    <w:rsid w:val="00951EE7"/>
    <w:rsid w:val="00953E71"/>
    <w:rsid w:val="009553F7"/>
    <w:rsid w:val="00955415"/>
    <w:rsid w:val="00955E6B"/>
    <w:rsid w:val="00957D3B"/>
    <w:rsid w:val="00957F92"/>
    <w:rsid w:val="009602EE"/>
    <w:rsid w:val="00960A2B"/>
    <w:rsid w:val="00961B9B"/>
    <w:rsid w:val="00965907"/>
    <w:rsid w:val="009676D7"/>
    <w:rsid w:val="00972DAE"/>
    <w:rsid w:val="00972E47"/>
    <w:rsid w:val="00973B5C"/>
    <w:rsid w:val="0097694D"/>
    <w:rsid w:val="00976B92"/>
    <w:rsid w:val="00981292"/>
    <w:rsid w:val="009829C4"/>
    <w:rsid w:val="009833D7"/>
    <w:rsid w:val="00983D87"/>
    <w:rsid w:val="00990192"/>
    <w:rsid w:val="00991F99"/>
    <w:rsid w:val="009930AB"/>
    <w:rsid w:val="009942C2"/>
    <w:rsid w:val="00994D1B"/>
    <w:rsid w:val="00995A17"/>
    <w:rsid w:val="009A03C3"/>
    <w:rsid w:val="009A2808"/>
    <w:rsid w:val="009B091E"/>
    <w:rsid w:val="009B1D1D"/>
    <w:rsid w:val="009B2CC7"/>
    <w:rsid w:val="009B487D"/>
    <w:rsid w:val="009B5E9B"/>
    <w:rsid w:val="009B615D"/>
    <w:rsid w:val="009B7395"/>
    <w:rsid w:val="009C24E2"/>
    <w:rsid w:val="009C415B"/>
    <w:rsid w:val="009C5BAA"/>
    <w:rsid w:val="009D225E"/>
    <w:rsid w:val="009D2A2F"/>
    <w:rsid w:val="009D2E32"/>
    <w:rsid w:val="009E0B3B"/>
    <w:rsid w:val="009E1000"/>
    <w:rsid w:val="009E2133"/>
    <w:rsid w:val="009E6A46"/>
    <w:rsid w:val="009E7192"/>
    <w:rsid w:val="009F70F2"/>
    <w:rsid w:val="009F713A"/>
    <w:rsid w:val="00A01AC1"/>
    <w:rsid w:val="00A01B54"/>
    <w:rsid w:val="00A03046"/>
    <w:rsid w:val="00A03143"/>
    <w:rsid w:val="00A03621"/>
    <w:rsid w:val="00A04AB3"/>
    <w:rsid w:val="00A04B2B"/>
    <w:rsid w:val="00A0692D"/>
    <w:rsid w:val="00A075F1"/>
    <w:rsid w:val="00A15CE9"/>
    <w:rsid w:val="00A172E2"/>
    <w:rsid w:val="00A21B43"/>
    <w:rsid w:val="00A24010"/>
    <w:rsid w:val="00A26107"/>
    <w:rsid w:val="00A275CB"/>
    <w:rsid w:val="00A3013A"/>
    <w:rsid w:val="00A31AAB"/>
    <w:rsid w:val="00A33629"/>
    <w:rsid w:val="00A35C95"/>
    <w:rsid w:val="00A37193"/>
    <w:rsid w:val="00A4143F"/>
    <w:rsid w:val="00A42368"/>
    <w:rsid w:val="00A42858"/>
    <w:rsid w:val="00A42993"/>
    <w:rsid w:val="00A42A1F"/>
    <w:rsid w:val="00A44008"/>
    <w:rsid w:val="00A45A11"/>
    <w:rsid w:val="00A50AEF"/>
    <w:rsid w:val="00A538B3"/>
    <w:rsid w:val="00A53BFF"/>
    <w:rsid w:val="00A56B6F"/>
    <w:rsid w:val="00A57267"/>
    <w:rsid w:val="00A632F1"/>
    <w:rsid w:val="00A664DF"/>
    <w:rsid w:val="00A70141"/>
    <w:rsid w:val="00A70467"/>
    <w:rsid w:val="00A712DC"/>
    <w:rsid w:val="00A733B9"/>
    <w:rsid w:val="00A761E9"/>
    <w:rsid w:val="00A7751F"/>
    <w:rsid w:val="00A775CD"/>
    <w:rsid w:val="00A81934"/>
    <w:rsid w:val="00A8364E"/>
    <w:rsid w:val="00A86AFB"/>
    <w:rsid w:val="00A875F1"/>
    <w:rsid w:val="00A91999"/>
    <w:rsid w:val="00A9466D"/>
    <w:rsid w:val="00A94B39"/>
    <w:rsid w:val="00A95050"/>
    <w:rsid w:val="00A95F50"/>
    <w:rsid w:val="00A96E0D"/>
    <w:rsid w:val="00A97059"/>
    <w:rsid w:val="00AA3718"/>
    <w:rsid w:val="00AA4793"/>
    <w:rsid w:val="00AA6709"/>
    <w:rsid w:val="00AB28EA"/>
    <w:rsid w:val="00AB32D7"/>
    <w:rsid w:val="00AB67BC"/>
    <w:rsid w:val="00AB70C2"/>
    <w:rsid w:val="00AB7EE7"/>
    <w:rsid w:val="00AC029A"/>
    <w:rsid w:val="00AC13D7"/>
    <w:rsid w:val="00AC1957"/>
    <w:rsid w:val="00AC1C12"/>
    <w:rsid w:val="00AC32AD"/>
    <w:rsid w:val="00AC71FB"/>
    <w:rsid w:val="00AC7A2E"/>
    <w:rsid w:val="00AC7AEB"/>
    <w:rsid w:val="00AD228C"/>
    <w:rsid w:val="00AD4964"/>
    <w:rsid w:val="00AD4997"/>
    <w:rsid w:val="00AD4DD7"/>
    <w:rsid w:val="00AD65B9"/>
    <w:rsid w:val="00AE2A79"/>
    <w:rsid w:val="00AE5988"/>
    <w:rsid w:val="00AE70EE"/>
    <w:rsid w:val="00AF036D"/>
    <w:rsid w:val="00AF2711"/>
    <w:rsid w:val="00AF6718"/>
    <w:rsid w:val="00B03584"/>
    <w:rsid w:val="00B03C88"/>
    <w:rsid w:val="00B04239"/>
    <w:rsid w:val="00B101C2"/>
    <w:rsid w:val="00B10DBF"/>
    <w:rsid w:val="00B13BC1"/>
    <w:rsid w:val="00B16A65"/>
    <w:rsid w:val="00B20E52"/>
    <w:rsid w:val="00B2319C"/>
    <w:rsid w:val="00B30AEF"/>
    <w:rsid w:val="00B3187D"/>
    <w:rsid w:val="00B3422A"/>
    <w:rsid w:val="00B36DCA"/>
    <w:rsid w:val="00B36E08"/>
    <w:rsid w:val="00B374CC"/>
    <w:rsid w:val="00B41271"/>
    <w:rsid w:val="00B41C90"/>
    <w:rsid w:val="00B4302A"/>
    <w:rsid w:val="00B449FF"/>
    <w:rsid w:val="00B46E70"/>
    <w:rsid w:val="00B51D5E"/>
    <w:rsid w:val="00B51F73"/>
    <w:rsid w:val="00B52300"/>
    <w:rsid w:val="00B5292E"/>
    <w:rsid w:val="00B533BD"/>
    <w:rsid w:val="00B55E29"/>
    <w:rsid w:val="00B567FB"/>
    <w:rsid w:val="00B569F4"/>
    <w:rsid w:val="00B6097A"/>
    <w:rsid w:val="00B611FA"/>
    <w:rsid w:val="00B627F9"/>
    <w:rsid w:val="00B635D6"/>
    <w:rsid w:val="00B63692"/>
    <w:rsid w:val="00B6633A"/>
    <w:rsid w:val="00B706D8"/>
    <w:rsid w:val="00B73177"/>
    <w:rsid w:val="00B751D3"/>
    <w:rsid w:val="00B77CBA"/>
    <w:rsid w:val="00B82BB1"/>
    <w:rsid w:val="00B84F7F"/>
    <w:rsid w:val="00B91284"/>
    <w:rsid w:val="00B92668"/>
    <w:rsid w:val="00B92D46"/>
    <w:rsid w:val="00B936AA"/>
    <w:rsid w:val="00B9416B"/>
    <w:rsid w:val="00B95E34"/>
    <w:rsid w:val="00B97773"/>
    <w:rsid w:val="00BA121E"/>
    <w:rsid w:val="00BA1FA1"/>
    <w:rsid w:val="00BA1FE2"/>
    <w:rsid w:val="00BA4399"/>
    <w:rsid w:val="00BA4789"/>
    <w:rsid w:val="00BA6F20"/>
    <w:rsid w:val="00BB1480"/>
    <w:rsid w:val="00BB1F86"/>
    <w:rsid w:val="00BB37F6"/>
    <w:rsid w:val="00BB597E"/>
    <w:rsid w:val="00BB7C07"/>
    <w:rsid w:val="00BB7D3F"/>
    <w:rsid w:val="00BB7E69"/>
    <w:rsid w:val="00BC170E"/>
    <w:rsid w:val="00BC3CAD"/>
    <w:rsid w:val="00BC49E5"/>
    <w:rsid w:val="00BD1B09"/>
    <w:rsid w:val="00BD2F77"/>
    <w:rsid w:val="00BD3B38"/>
    <w:rsid w:val="00BD5030"/>
    <w:rsid w:val="00BE0514"/>
    <w:rsid w:val="00BE337A"/>
    <w:rsid w:val="00BE406B"/>
    <w:rsid w:val="00BE40E1"/>
    <w:rsid w:val="00BE785D"/>
    <w:rsid w:val="00BF1A9F"/>
    <w:rsid w:val="00BF4C2F"/>
    <w:rsid w:val="00BF69EE"/>
    <w:rsid w:val="00BF74E2"/>
    <w:rsid w:val="00BF75DC"/>
    <w:rsid w:val="00BF7CD6"/>
    <w:rsid w:val="00C0252E"/>
    <w:rsid w:val="00C03E1A"/>
    <w:rsid w:val="00C054E2"/>
    <w:rsid w:val="00C062C1"/>
    <w:rsid w:val="00C073EB"/>
    <w:rsid w:val="00C146F2"/>
    <w:rsid w:val="00C1539E"/>
    <w:rsid w:val="00C2269B"/>
    <w:rsid w:val="00C2271E"/>
    <w:rsid w:val="00C2597E"/>
    <w:rsid w:val="00C2742B"/>
    <w:rsid w:val="00C30169"/>
    <w:rsid w:val="00C30B71"/>
    <w:rsid w:val="00C3526D"/>
    <w:rsid w:val="00C36936"/>
    <w:rsid w:val="00C36D69"/>
    <w:rsid w:val="00C36F4E"/>
    <w:rsid w:val="00C37588"/>
    <w:rsid w:val="00C4488C"/>
    <w:rsid w:val="00C47B0A"/>
    <w:rsid w:val="00C51E9F"/>
    <w:rsid w:val="00C5239D"/>
    <w:rsid w:val="00C52C5D"/>
    <w:rsid w:val="00C53A1B"/>
    <w:rsid w:val="00C557B9"/>
    <w:rsid w:val="00C57C55"/>
    <w:rsid w:val="00C60961"/>
    <w:rsid w:val="00C6321F"/>
    <w:rsid w:val="00C632A4"/>
    <w:rsid w:val="00C63F79"/>
    <w:rsid w:val="00C64657"/>
    <w:rsid w:val="00C65AE0"/>
    <w:rsid w:val="00C66138"/>
    <w:rsid w:val="00C66BAA"/>
    <w:rsid w:val="00C701CD"/>
    <w:rsid w:val="00C7288F"/>
    <w:rsid w:val="00C77491"/>
    <w:rsid w:val="00C806F5"/>
    <w:rsid w:val="00C815F7"/>
    <w:rsid w:val="00C83156"/>
    <w:rsid w:val="00C866FF"/>
    <w:rsid w:val="00C86C7E"/>
    <w:rsid w:val="00C9204C"/>
    <w:rsid w:val="00C929A4"/>
    <w:rsid w:val="00C9635F"/>
    <w:rsid w:val="00CA3DBF"/>
    <w:rsid w:val="00CA62BE"/>
    <w:rsid w:val="00CB0195"/>
    <w:rsid w:val="00CB01C8"/>
    <w:rsid w:val="00CB68F5"/>
    <w:rsid w:val="00CB78E7"/>
    <w:rsid w:val="00CC01DF"/>
    <w:rsid w:val="00CC05A8"/>
    <w:rsid w:val="00CC1267"/>
    <w:rsid w:val="00CC21E5"/>
    <w:rsid w:val="00CC3151"/>
    <w:rsid w:val="00CC4528"/>
    <w:rsid w:val="00CC4672"/>
    <w:rsid w:val="00CC4E0B"/>
    <w:rsid w:val="00CC5943"/>
    <w:rsid w:val="00CC5A56"/>
    <w:rsid w:val="00CC5AD0"/>
    <w:rsid w:val="00CC7D48"/>
    <w:rsid w:val="00CD0546"/>
    <w:rsid w:val="00CD54FD"/>
    <w:rsid w:val="00CE0711"/>
    <w:rsid w:val="00CE367A"/>
    <w:rsid w:val="00CE7B0F"/>
    <w:rsid w:val="00CE7E8E"/>
    <w:rsid w:val="00CF01EF"/>
    <w:rsid w:val="00CF1501"/>
    <w:rsid w:val="00CF5966"/>
    <w:rsid w:val="00CF709D"/>
    <w:rsid w:val="00CF70BF"/>
    <w:rsid w:val="00D00793"/>
    <w:rsid w:val="00D04088"/>
    <w:rsid w:val="00D05DE5"/>
    <w:rsid w:val="00D1380D"/>
    <w:rsid w:val="00D14560"/>
    <w:rsid w:val="00D14D9C"/>
    <w:rsid w:val="00D15FF1"/>
    <w:rsid w:val="00D1652F"/>
    <w:rsid w:val="00D1682F"/>
    <w:rsid w:val="00D17297"/>
    <w:rsid w:val="00D17C8A"/>
    <w:rsid w:val="00D23AE0"/>
    <w:rsid w:val="00D2485D"/>
    <w:rsid w:val="00D316C7"/>
    <w:rsid w:val="00D353BC"/>
    <w:rsid w:val="00D4177C"/>
    <w:rsid w:val="00D425FD"/>
    <w:rsid w:val="00D42830"/>
    <w:rsid w:val="00D44D1B"/>
    <w:rsid w:val="00D46217"/>
    <w:rsid w:val="00D53E72"/>
    <w:rsid w:val="00D57FDF"/>
    <w:rsid w:val="00D63CBF"/>
    <w:rsid w:val="00D727BA"/>
    <w:rsid w:val="00D7791F"/>
    <w:rsid w:val="00D77993"/>
    <w:rsid w:val="00D8193B"/>
    <w:rsid w:val="00D82B75"/>
    <w:rsid w:val="00D8498A"/>
    <w:rsid w:val="00D8656C"/>
    <w:rsid w:val="00D904E2"/>
    <w:rsid w:val="00D92687"/>
    <w:rsid w:val="00D97D39"/>
    <w:rsid w:val="00DA3664"/>
    <w:rsid w:val="00DA42AF"/>
    <w:rsid w:val="00DA44B5"/>
    <w:rsid w:val="00DA67B2"/>
    <w:rsid w:val="00DA7A78"/>
    <w:rsid w:val="00DB02F1"/>
    <w:rsid w:val="00DB2397"/>
    <w:rsid w:val="00DB4141"/>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E2936"/>
    <w:rsid w:val="00DF091E"/>
    <w:rsid w:val="00DF3AC7"/>
    <w:rsid w:val="00DF4A2E"/>
    <w:rsid w:val="00DF5B6B"/>
    <w:rsid w:val="00DF7DBB"/>
    <w:rsid w:val="00DF7FCB"/>
    <w:rsid w:val="00E01F66"/>
    <w:rsid w:val="00E05526"/>
    <w:rsid w:val="00E06856"/>
    <w:rsid w:val="00E06A79"/>
    <w:rsid w:val="00E10DAC"/>
    <w:rsid w:val="00E1249D"/>
    <w:rsid w:val="00E13ABF"/>
    <w:rsid w:val="00E13FED"/>
    <w:rsid w:val="00E14A2B"/>
    <w:rsid w:val="00E20DAC"/>
    <w:rsid w:val="00E21996"/>
    <w:rsid w:val="00E22341"/>
    <w:rsid w:val="00E25866"/>
    <w:rsid w:val="00E25B01"/>
    <w:rsid w:val="00E278E0"/>
    <w:rsid w:val="00E30389"/>
    <w:rsid w:val="00E3043C"/>
    <w:rsid w:val="00E32CC6"/>
    <w:rsid w:val="00E35CD2"/>
    <w:rsid w:val="00E40174"/>
    <w:rsid w:val="00E41995"/>
    <w:rsid w:val="00E44362"/>
    <w:rsid w:val="00E44EC1"/>
    <w:rsid w:val="00E463DF"/>
    <w:rsid w:val="00E4684B"/>
    <w:rsid w:val="00E47F03"/>
    <w:rsid w:val="00E51E0A"/>
    <w:rsid w:val="00E5247B"/>
    <w:rsid w:val="00E52FC5"/>
    <w:rsid w:val="00E54091"/>
    <w:rsid w:val="00E56A04"/>
    <w:rsid w:val="00E62365"/>
    <w:rsid w:val="00E6537E"/>
    <w:rsid w:val="00E67664"/>
    <w:rsid w:val="00E7012D"/>
    <w:rsid w:val="00E758AD"/>
    <w:rsid w:val="00E77A8E"/>
    <w:rsid w:val="00E77C9B"/>
    <w:rsid w:val="00E83186"/>
    <w:rsid w:val="00E86EC5"/>
    <w:rsid w:val="00E872B0"/>
    <w:rsid w:val="00E90378"/>
    <w:rsid w:val="00E90BFE"/>
    <w:rsid w:val="00E90E6B"/>
    <w:rsid w:val="00E918D3"/>
    <w:rsid w:val="00E931D1"/>
    <w:rsid w:val="00E9413F"/>
    <w:rsid w:val="00E94A78"/>
    <w:rsid w:val="00E94EDE"/>
    <w:rsid w:val="00E96A9F"/>
    <w:rsid w:val="00EA014F"/>
    <w:rsid w:val="00EA0743"/>
    <w:rsid w:val="00EA1E3D"/>
    <w:rsid w:val="00EA3B34"/>
    <w:rsid w:val="00EA5AFD"/>
    <w:rsid w:val="00EA5B62"/>
    <w:rsid w:val="00EA6703"/>
    <w:rsid w:val="00EA6D57"/>
    <w:rsid w:val="00EB308F"/>
    <w:rsid w:val="00EB63B5"/>
    <w:rsid w:val="00EB74BE"/>
    <w:rsid w:val="00EC072C"/>
    <w:rsid w:val="00EC3A36"/>
    <w:rsid w:val="00EC43F7"/>
    <w:rsid w:val="00ED070C"/>
    <w:rsid w:val="00ED1BFF"/>
    <w:rsid w:val="00ED4B11"/>
    <w:rsid w:val="00ED5B88"/>
    <w:rsid w:val="00ED7725"/>
    <w:rsid w:val="00EE1959"/>
    <w:rsid w:val="00EE3AF7"/>
    <w:rsid w:val="00EF1B82"/>
    <w:rsid w:val="00EF255C"/>
    <w:rsid w:val="00EF5861"/>
    <w:rsid w:val="00EF59A7"/>
    <w:rsid w:val="00EF7886"/>
    <w:rsid w:val="00F01DEE"/>
    <w:rsid w:val="00F055AD"/>
    <w:rsid w:val="00F05B7E"/>
    <w:rsid w:val="00F05D40"/>
    <w:rsid w:val="00F0630E"/>
    <w:rsid w:val="00F067B2"/>
    <w:rsid w:val="00F100CF"/>
    <w:rsid w:val="00F1094F"/>
    <w:rsid w:val="00F125AA"/>
    <w:rsid w:val="00F12B46"/>
    <w:rsid w:val="00F14C1E"/>
    <w:rsid w:val="00F14F5B"/>
    <w:rsid w:val="00F166A3"/>
    <w:rsid w:val="00F20256"/>
    <w:rsid w:val="00F218B0"/>
    <w:rsid w:val="00F21EB7"/>
    <w:rsid w:val="00F221B6"/>
    <w:rsid w:val="00F23283"/>
    <w:rsid w:val="00F235B5"/>
    <w:rsid w:val="00F27005"/>
    <w:rsid w:val="00F305C6"/>
    <w:rsid w:val="00F349CB"/>
    <w:rsid w:val="00F41509"/>
    <w:rsid w:val="00F41BAC"/>
    <w:rsid w:val="00F47893"/>
    <w:rsid w:val="00F503E7"/>
    <w:rsid w:val="00F50A96"/>
    <w:rsid w:val="00F50BF6"/>
    <w:rsid w:val="00F5395C"/>
    <w:rsid w:val="00F53EF7"/>
    <w:rsid w:val="00F542B7"/>
    <w:rsid w:val="00F54D28"/>
    <w:rsid w:val="00F60F09"/>
    <w:rsid w:val="00F60FEA"/>
    <w:rsid w:val="00F61F4C"/>
    <w:rsid w:val="00F63E5E"/>
    <w:rsid w:val="00F67B66"/>
    <w:rsid w:val="00F71424"/>
    <w:rsid w:val="00F728A4"/>
    <w:rsid w:val="00F736FE"/>
    <w:rsid w:val="00F74C13"/>
    <w:rsid w:val="00F75560"/>
    <w:rsid w:val="00F767B5"/>
    <w:rsid w:val="00F7748B"/>
    <w:rsid w:val="00F80200"/>
    <w:rsid w:val="00F80324"/>
    <w:rsid w:val="00F80438"/>
    <w:rsid w:val="00F82065"/>
    <w:rsid w:val="00F855FE"/>
    <w:rsid w:val="00F935D1"/>
    <w:rsid w:val="00F94283"/>
    <w:rsid w:val="00F94E8C"/>
    <w:rsid w:val="00F96E82"/>
    <w:rsid w:val="00FA025C"/>
    <w:rsid w:val="00FA07C7"/>
    <w:rsid w:val="00FA12D4"/>
    <w:rsid w:val="00FA1D3B"/>
    <w:rsid w:val="00FA28C0"/>
    <w:rsid w:val="00FA3AD8"/>
    <w:rsid w:val="00FA56E8"/>
    <w:rsid w:val="00FA6031"/>
    <w:rsid w:val="00FA77C4"/>
    <w:rsid w:val="00FA7811"/>
    <w:rsid w:val="00FB1502"/>
    <w:rsid w:val="00FB1947"/>
    <w:rsid w:val="00FB32A6"/>
    <w:rsid w:val="00FB36E0"/>
    <w:rsid w:val="00FB4C21"/>
    <w:rsid w:val="00FB552E"/>
    <w:rsid w:val="00FB63B4"/>
    <w:rsid w:val="00FC29F3"/>
    <w:rsid w:val="00FD1174"/>
    <w:rsid w:val="00FD13C5"/>
    <w:rsid w:val="00FD1EF5"/>
    <w:rsid w:val="00FD5BEB"/>
    <w:rsid w:val="00FE03E9"/>
    <w:rsid w:val="00FE0D49"/>
    <w:rsid w:val="00FE20FB"/>
    <w:rsid w:val="00FE355B"/>
    <w:rsid w:val="00FE3B6A"/>
    <w:rsid w:val="00FE4940"/>
    <w:rsid w:val="00FE4BC5"/>
    <w:rsid w:val="00FE4D83"/>
    <w:rsid w:val="00FE5FC6"/>
    <w:rsid w:val="00FE6456"/>
    <w:rsid w:val="00FE7C31"/>
    <w:rsid w:val="00FE7FE1"/>
    <w:rsid w:val="00FF08A3"/>
    <w:rsid w:val="00FF168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A01B54"/>
    <w:pPr>
      <w:keepNext/>
      <w:keepLines/>
      <w:tabs>
        <w:tab w:val="left" w:pos="3686"/>
        <w:tab w:val="left" w:pos="5103"/>
      </w:tabs>
      <w:spacing w:after="0" w:line="480" w:lineRule="auto"/>
      <w:ind w:left="1134" w:right="1133"/>
      <w:contextualSpacing/>
      <w:jc w:val="both"/>
      <w:outlineLvl w:val="0"/>
    </w:pPr>
    <w:rPr>
      <w:rFonts w:ascii="Times New Roman" w:eastAsiaTheme="majorEastAsia" w:hAnsi="Times New Roman" w:cstheme="majorBidi"/>
      <w:b/>
      <w:bCs/>
      <w:sz w:val="24"/>
      <w:szCs w:val="24"/>
      <w:lang w:val="id-ID"/>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semiHidden/>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A01B54"/>
    <w:rPr>
      <w:rFonts w:ascii="Times New Roman" w:eastAsiaTheme="majorEastAsia" w:hAnsi="Times New Roman" w:cstheme="majorBidi"/>
      <w:b/>
      <w:bCs/>
      <w:sz w:val="24"/>
      <w:szCs w:val="24"/>
      <w:lang w:val="id-ID"/>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link w:val="DefaultChar"/>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semiHidden/>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Isi">
    <w:name w:val="Body Text"/>
    <w:basedOn w:val="Normal"/>
    <w:link w:val="TeksIsiKAR"/>
    <w:uiPriority w:val="1"/>
    <w:qFormat/>
    <w:rsid w:val="00423EB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423EB9"/>
    <w:rPr>
      <w:rFonts w:ascii="Times New Roman" w:eastAsia="Times New Roman" w:hAnsi="Times New Roman" w:cs="Times New Roman"/>
      <w:sz w:val="24"/>
      <w:szCs w:val="24"/>
      <w:lang w:val="id"/>
    </w:rPr>
  </w:style>
  <w:style w:type="table" w:customStyle="1" w:styleId="TableGrid1">
    <w:name w:val="Table Grid1"/>
    <w:basedOn w:val="TabelNormal"/>
    <w:next w:val="KisiTabel"/>
    <w:uiPriority w:val="39"/>
    <w:rsid w:val="003B533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SudahDiformat">
    <w:name w:val="HTML Preformatted"/>
    <w:basedOn w:val="Normal"/>
    <w:link w:val="HTMLSudahDiformatKAR"/>
    <w:uiPriority w:val="99"/>
    <w:unhideWhenUsed/>
    <w:rsid w:val="006E37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6E3797"/>
    <w:rPr>
      <w:rFonts w:ascii="Courier New" w:eastAsia="Times New Roman" w:hAnsi="Courier New" w:cs="Courier New"/>
      <w:sz w:val="20"/>
      <w:szCs w:val="20"/>
      <w:lang w:val="id-ID" w:eastAsia="id-ID"/>
    </w:rPr>
  </w:style>
  <w:style w:type="character" w:customStyle="1" w:styleId="DefaultChar">
    <w:name w:val="Default Char"/>
    <w:basedOn w:val="FontParagrafDefault"/>
    <w:link w:val="Default"/>
    <w:rsid w:val="007D22EA"/>
    <w:rPr>
      <w:rFonts w:ascii="Arial" w:hAnsi="Arial" w:cs="Arial"/>
      <w:color w:val="000000"/>
      <w:sz w:val="24"/>
      <w:szCs w:val="24"/>
      <w:lang w:val="en-ID"/>
    </w:rPr>
  </w:style>
  <w:style w:type="character" w:styleId="NomorBaris">
    <w:name w:val="line number"/>
    <w:basedOn w:val="FontParagrafDefault"/>
    <w:uiPriority w:val="99"/>
    <w:semiHidden/>
    <w:unhideWhenUsed/>
    <w:rsid w:val="002A751F"/>
  </w:style>
  <w:style w:type="paragraph" w:styleId="TOC4">
    <w:name w:val="toc 4"/>
    <w:basedOn w:val="Normal"/>
    <w:next w:val="Normal"/>
    <w:autoRedefine/>
    <w:uiPriority w:val="39"/>
    <w:unhideWhenUsed/>
    <w:rsid w:val="006E5116"/>
    <w:pPr>
      <w:spacing w:after="100"/>
      <w:ind w:left="660"/>
    </w:pPr>
    <w:rPr>
      <w:rFonts w:eastAsiaTheme="minorEastAsia"/>
      <w:lang w:val="id-ID" w:eastAsia="id-ID"/>
    </w:rPr>
  </w:style>
  <w:style w:type="paragraph" w:styleId="TOC5">
    <w:name w:val="toc 5"/>
    <w:basedOn w:val="Normal"/>
    <w:next w:val="Normal"/>
    <w:autoRedefine/>
    <w:uiPriority w:val="39"/>
    <w:unhideWhenUsed/>
    <w:rsid w:val="006E5116"/>
    <w:pPr>
      <w:spacing w:after="100"/>
      <w:ind w:left="880"/>
    </w:pPr>
    <w:rPr>
      <w:rFonts w:eastAsiaTheme="minorEastAsia"/>
      <w:lang w:val="id-ID" w:eastAsia="id-ID"/>
    </w:rPr>
  </w:style>
  <w:style w:type="paragraph" w:styleId="TOC6">
    <w:name w:val="toc 6"/>
    <w:basedOn w:val="Normal"/>
    <w:next w:val="Normal"/>
    <w:autoRedefine/>
    <w:uiPriority w:val="39"/>
    <w:unhideWhenUsed/>
    <w:rsid w:val="006E5116"/>
    <w:pPr>
      <w:spacing w:after="100"/>
      <w:ind w:left="1100"/>
    </w:pPr>
    <w:rPr>
      <w:rFonts w:eastAsiaTheme="minorEastAsia"/>
      <w:lang w:val="id-ID" w:eastAsia="id-ID"/>
    </w:rPr>
  </w:style>
  <w:style w:type="paragraph" w:styleId="TOC7">
    <w:name w:val="toc 7"/>
    <w:basedOn w:val="Normal"/>
    <w:next w:val="Normal"/>
    <w:autoRedefine/>
    <w:uiPriority w:val="39"/>
    <w:unhideWhenUsed/>
    <w:rsid w:val="006E5116"/>
    <w:pPr>
      <w:spacing w:after="100"/>
      <w:ind w:left="1320"/>
    </w:pPr>
    <w:rPr>
      <w:rFonts w:eastAsiaTheme="minorEastAsia"/>
      <w:lang w:val="id-ID" w:eastAsia="id-ID"/>
    </w:rPr>
  </w:style>
  <w:style w:type="paragraph" w:styleId="TOC8">
    <w:name w:val="toc 8"/>
    <w:basedOn w:val="Normal"/>
    <w:next w:val="Normal"/>
    <w:autoRedefine/>
    <w:uiPriority w:val="39"/>
    <w:unhideWhenUsed/>
    <w:rsid w:val="006E5116"/>
    <w:pPr>
      <w:spacing w:after="100"/>
      <w:ind w:left="1540"/>
    </w:pPr>
    <w:rPr>
      <w:rFonts w:eastAsiaTheme="minorEastAsia"/>
      <w:lang w:val="id-ID" w:eastAsia="id-ID"/>
    </w:rPr>
  </w:style>
  <w:style w:type="paragraph" w:styleId="TOC9">
    <w:name w:val="toc 9"/>
    <w:basedOn w:val="Normal"/>
    <w:next w:val="Normal"/>
    <w:autoRedefine/>
    <w:uiPriority w:val="39"/>
    <w:unhideWhenUsed/>
    <w:rsid w:val="006E5116"/>
    <w:pPr>
      <w:spacing w:after="100"/>
      <w:ind w:left="1760"/>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9</Pages>
  <Words>2142</Words>
  <Characters>1221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37</cp:revision>
  <cp:lastPrinted>2022-07-28T01:47:00Z</cp:lastPrinted>
  <dcterms:created xsi:type="dcterms:W3CDTF">2022-07-15T06:46:00Z</dcterms:created>
  <dcterms:modified xsi:type="dcterms:W3CDTF">2023-08-1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99daf4-9766-3c98-a1aa-654df1d2e9f2</vt:lpwstr>
  </property>
  <property fmtid="{D5CDD505-2E9C-101B-9397-08002B2CF9AE}" pid="24" name="Mendeley Citation Style_1">
    <vt:lpwstr>http://www.zotero.org/styles/apa</vt:lpwstr>
  </property>
</Properties>
</file>